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41EB32" w14:textId="177D79F7" w:rsidR="001405C8" w:rsidRPr="001405C8" w:rsidRDefault="001405C8" w:rsidP="001405C8">
      <w:pPr>
        <w:spacing w:line="360" w:lineRule="auto"/>
        <w:rPr>
          <w:rFonts w:ascii="Arial Narrow" w:hAnsi="Arial Narrow" w:cs="Arial"/>
        </w:rPr>
      </w:pPr>
      <w:bookmarkStart w:id="0" w:name="_GoBack"/>
      <w:bookmarkEnd w:id="0"/>
      <w:proofErr w:type="spellStart"/>
      <w:r w:rsidRPr="001405C8">
        <w:rPr>
          <w:rFonts w:ascii="Arial Narrow" w:hAnsi="Arial Narrow" w:cs="Arial"/>
        </w:rPr>
        <w:t>e_Magazine</w:t>
      </w:r>
      <w:proofErr w:type="spellEnd"/>
      <w:r w:rsidRPr="001405C8">
        <w:rPr>
          <w:rFonts w:ascii="Arial Narrow" w:hAnsi="Arial Narrow" w:cs="Arial"/>
        </w:rPr>
        <w:t xml:space="preserve"> </w:t>
      </w:r>
      <w:proofErr w:type="spellStart"/>
      <w:r w:rsidRPr="001405C8">
        <w:rPr>
          <w:rFonts w:ascii="Arial Narrow" w:hAnsi="Arial Narrow" w:cs="Arial"/>
        </w:rPr>
        <w:t>Conductitlan</w:t>
      </w:r>
      <w:proofErr w:type="spellEnd"/>
      <w:r>
        <w:rPr>
          <w:rFonts w:ascii="Arial Narrow" w:hAnsi="Arial Narrow" w:cs="Arial"/>
        </w:rPr>
        <w:t xml:space="preserve"> 2021, Vol.6, No.1, 23 - 37</w:t>
      </w:r>
    </w:p>
    <w:p w14:paraId="32F8BE9E" w14:textId="77777777" w:rsidR="001405C8" w:rsidRDefault="001405C8" w:rsidP="00194B0B">
      <w:pPr>
        <w:spacing w:line="360" w:lineRule="auto"/>
        <w:jc w:val="center"/>
        <w:rPr>
          <w:rFonts w:ascii="Arial Narrow" w:hAnsi="Arial Narrow" w:cs="Arial"/>
          <w:b/>
          <w:sz w:val="28"/>
          <w:szCs w:val="28"/>
        </w:rPr>
      </w:pPr>
    </w:p>
    <w:p w14:paraId="5011E228" w14:textId="77777777" w:rsidR="001405C8" w:rsidRDefault="001405C8" w:rsidP="00194B0B">
      <w:pPr>
        <w:spacing w:line="360" w:lineRule="auto"/>
        <w:jc w:val="center"/>
        <w:rPr>
          <w:rFonts w:ascii="Arial Narrow" w:hAnsi="Arial Narrow" w:cs="Arial"/>
          <w:b/>
          <w:sz w:val="28"/>
          <w:szCs w:val="28"/>
        </w:rPr>
      </w:pPr>
    </w:p>
    <w:p w14:paraId="6FD318C0" w14:textId="45B7232A" w:rsidR="00E10039" w:rsidRPr="001405C8" w:rsidRDefault="002627A6" w:rsidP="002627A6">
      <w:pPr>
        <w:spacing w:line="360" w:lineRule="auto"/>
        <w:jc w:val="right"/>
        <w:rPr>
          <w:rFonts w:ascii="Arial Narrow" w:hAnsi="Arial Narrow" w:cs="Arial"/>
          <w:b/>
          <w:sz w:val="28"/>
          <w:szCs w:val="28"/>
        </w:rPr>
      </w:pPr>
      <w:r w:rsidRPr="001405C8">
        <w:rPr>
          <w:rFonts w:ascii="Arial Narrow" w:hAnsi="Arial Narrow" w:cs="Arial"/>
          <w:b/>
          <w:sz w:val="28"/>
          <w:szCs w:val="28"/>
        </w:rPr>
        <w:t>UNA APROXIMACIÓN A LA ENSEÑANZA DE LA PSICOLOGÍA BASADA EN LA EVIDENCIA EN EDUCACIÓN SUPERIOR</w:t>
      </w:r>
    </w:p>
    <w:p w14:paraId="5DD6E719" w14:textId="293F7FD3" w:rsidR="00D72A2C" w:rsidRPr="001405C8" w:rsidRDefault="00D72A2C" w:rsidP="006B22DC">
      <w:pPr>
        <w:spacing w:line="360" w:lineRule="auto"/>
        <w:jc w:val="right"/>
        <w:rPr>
          <w:rFonts w:ascii="Arial Narrow" w:hAnsi="Arial Narrow" w:cs="Arial"/>
          <w:b/>
          <w:sz w:val="24"/>
          <w:szCs w:val="24"/>
        </w:rPr>
      </w:pPr>
      <w:r w:rsidRPr="001405C8">
        <w:rPr>
          <w:rFonts w:ascii="Arial Narrow" w:hAnsi="Arial Narrow" w:cs="Arial"/>
          <w:b/>
          <w:sz w:val="24"/>
          <w:szCs w:val="24"/>
        </w:rPr>
        <w:t>Ensayo</w:t>
      </w:r>
    </w:p>
    <w:p w14:paraId="227E3604" w14:textId="5C059521" w:rsidR="00863B1B" w:rsidRPr="001405C8" w:rsidRDefault="00863B1B" w:rsidP="00863B1B">
      <w:pPr>
        <w:spacing w:after="0" w:line="360" w:lineRule="auto"/>
        <w:jc w:val="right"/>
        <w:rPr>
          <w:rFonts w:ascii="Arial Narrow" w:hAnsi="Arial Narrow" w:cs="Arial"/>
          <w:b/>
          <w:sz w:val="24"/>
          <w:szCs w:val="24"/>
        </w:rPr>
      </w:pPr>
      <w:r w:rsidRPr="001405C8">
        <w:rPr>
          <w:rFonts w:ascii="Arial Narrow" w:hAnsi="Arial Narrow" w:cs="Arial"/>
          <w:b/>
          <w:sz w:val="24"/>
          <w:szCs w:val="24"/>
        </w:rPr>
        <w:t>Neiber Maldonado-Suárez</w:t>
      </w:r>
    </w:p>
    <w:p w14:paraId="5D37070D" w14:textId="1C95CFD8" w:rsidR="00863B1B" w:rsidRPr="001405C8" w:rsidRDefault="00863B1B" w:rsidP="00863B1B">
      <w:pPr>
        <w:spacing w:after="0" w:line="360" w:lineRule="auto"/>
        <w:jc w:val="right"/>
        <w:rPr>
          <w:rFonts w:ascii="Arial Narrow" w:hAnsi="Arial Narrow" w:cs="Arial"/>
          <w:sz w:val="24"/>
          <w:szCs w:val="24"/>
        </w:rPr>
      </w:pPr>
      <w:r w:rsidRPr="001405C8">
        <w:rPr>
          <w:rFonts w:ascii="Arial Narrow" w:hAnsi="Arial Narrow" w:cs="Arial"/>
          <w:sz w:val="24"/>
          <w:szCs w:val="24"/>
        </w:rPr>
        <w:t>Universidad de Guadalajara, México</w:t>
      </w:r>
    </w:p>
    <w:p w14:paraId="3703A3EE" w14:textId="77777777" w:rsidR="00863B1B" w:rsidRPr="001405C8" w:rsidRDefault="009C62C7" w:rsidP="00863B1B">
      <w:pPr>
        <w:spacing w:after="0" w:line="360" w:lineRule="auto"/>
        <w:jc w:val="right"/>
        <w:rPr>
          <w:rFonts w:ascii="Arial Narrow" w:hAnsi="Arial Narrow" w:cs="Arial"/>
          <w:sz w:val="24"/>
          <w:szCs w:val="24"/>
        </w:rPr>
      </w:pPr>
      <w:hyperlink r:id="rId8" w:history="1">
        <w:r w:rsidR="00863B1B" w:rsidRPr="001405C8">
          <w:rPr>
            <w:rStyle w:val="Hipervnculo"/>
            <w:rFonts w:ascii="Arial Narrow" w:hAnsi="Arial Narrow" w:cs="Arial"/>
            <w:color w:val="auto"/>
            <w:sz w:val="24"/>
            <w:szCs w:val="24"/>
            <w:u w:val="none"/>
          </w:rPr>
          <w:t>neiber.maldonado@alumnos.udg.mx</w:t>
        </w:r>
      </w:hyperlink>
    </w:p>
    <w:p w14:paraId="77C83F8C" w14:textId="74CE021D" w:rsidR="00863B1B" w:rsidRPr="001405C8" w:rsidRDefault="00863B1B" w:rsidP="00863B1B">
      <w:pPr>
        <w:spacing w:after="120" w:line="360" w:lineRule="auto"/>
        <w:jc w:val="right"/>
        <w:rPr>
          <w:rFonts w:ascii="Arial Narrow" w:hAnsi="Arial Narrow" w:cs="Arial"/>
          <w:sz w:val="24"/>
          <w:szCs w:val="24"/>
        </w:rPr>
      </w:pPr>
      <w:r w:rsidRPr="001405C8">
        <w:rPr>
          <w:rFonts w:ascii="Arial Narrow" w:eastAsia="Times New Roman" w:hAnsi="Arial Narrow" w:cs="Arial"/>
          <w:sz w:val="24"/>
          <w:szCs w:val="24"/>
          <w:lang w:eastAsia="es-MX"/>
        </w:rPr>
        <w:t>https://orcid.org/0000-0003-2053-5232</w:t>
      </w:r>
    </w:p>
    <w:p w14:paraId="1CA135DE" w14:textId="2E9C10A0" w:rsidR="00863B1B" w:rsidRPr="001405C8" w:rsidRDefault="00863B1B" w:rsidP="00863B1B">
      <w:pPr>
        <w:spacing w:after="0" w:line="360" w:lineRule="auto"/>
        <w:jc w:val="right"/>
        <w:rPr>
          <w:rFonts w:ascii="Arial Narrow" w:hAnsi="Arial Narrow" w:cs="Arial"/>
          <w:b/>
          <w:sz w:val="24"/>
          <w:szCs w:val="24"/>
        </w:rPr>
      </w:pPr>
      <w:r w:rsidRPr="001405C8">
        <w:rPr>
          <w:rFonts w:ascii="Arial Narrow" w:hAnsi="Arial Narrow" w:cs="Arial"/>
          <w:b/>
          <w:sz w:val="24"/>
          <w:szCs w:val="24"/>
        </w:rPr>
        <w:t>Jesús Adrián Figueroa-Hernández</w:t>
      </w:r>
      <w:r w:rsidR="006D2867" w:rsidRPr="001405C8">
        <w:rPr>
          <w:rStyle w:val="Refdenotaalpie"/>
          <w:rFonts w:ascii="Arial Narrow" w:hAnsi="Arial Narrow" w:cs="Arial"/>
          <w:b/>
          <w:sz w:val="24"/>
          <w:szCs w:val="24"/>
        </w:rPr>
        <w:footnoteReference w:id="1"/>
      </w:r>
    </w:p>
    <w:p w14:paraId="237F2313" w14:textId="4965E8D9" w:rsidR="00863B1B" w:rsidRPr="001405C8" w:rsidRDefault="00863B1B" w:rsidP="00863B1B">
      <w:pPr>
        <w:spacing w:after="0" w:line="360" w:lineRule="auto"/>
        <w:jc w:val="right"/>
        <w:rPr>
          <w:rFonts w:ascii="Arial Narrow" w:hAnsi="Arial Narrow" w:cs="Arial"/>
          <w:sz w:val="24"/>
          <w:szCs w:val="24"/>
        </w:rPr>
      </w:pPr>
      <w:r w:rsidRPr="001405C8">
        <w:rPr>
          <w:rFonts w:ascii="Arial Narrow" w:hAnsi="Arial Narrow" w:cs="Arial"/>
          <w:sz w:val="24"/>
          <w:szCs w:val="24"/>
        </w:rPr>
        <w:t>Universidad de Guadalajara, México</w:t>
      </w:r>
    </w:p>
    <w:p w14:paraId="65A2BA4D" w14:textId="449198D9" w:rsidR="00863B1B" w:rsidRPr="001405C8" w:rsidRDefault="009C62C7" w:rsidP="00863B1B">
      <w:pPr>
        <w:spacing w:after="0" w:line="360" w:lineRule="auto"/>
        <w:jc w:val="right"/>
        <w:rPr>
          <w:rFonts w:ascii="Arial Narrow" w:hAnsi="Arial Narrow" w:cs="Arial"/>
          <w:sz w:val="24"/>
          <w:szCs w:val="24"/>
        </w:rPr>
      </w:pPr>
      <w:hyperlink r:id="rId9" w:history="1">
        <w:r w:rsidR="00863B1B" w:rsidRPr="001405C8">
          <w:rPr>
            <w:rStyle w:val="Hipervnculo"/>
            <w:rFonts w:ascii="Arial Narrow" w:hAnsi="Arial Narrow" w:cs="Arial"/>
            <w:color w:val="auto"/>
            <w:sz w:val="24"/>
            <w:szCs w:val="24"/>
            <w:u w:val="none"/>
          </w:rPr>
          <w:t>jesus.fhernandez@alumnos.udg.mx</w:t>
        </w:r>
      </w:hyperlink>
    </w:p>
    <w:p w14:paraId="20A19267" w14:textId="2F390128" w:rsidR="00863B1B" w:rsidRPr="001405C8" w:rsidRDefault="00863B1B" w:rsidP="00863B1B">
      <w:pPr>
        <w:spacing w:after="120" w:line="360" w:lineRule="auto"/>
        <w:jc w:val="right"/>
        <w:rPr>
          <w:rFonts w:ascii="Arial Narrow" w:eastAsia="Times New Roman" w:hAnsi="Arial Narrow" w:cs="Arial"/>
          <w:sz w:val="24"/>
          <w:szCs w:val="24"/>
          <w:lang w:eastAsia="es-MX"/>
        </w:rPr>
      </w:pPr>
      <w:r w:rsidRPr="001405C8">
        <w:rPr>
          <w:rFonts w:ascii="Arial Narrow" w:eastAsia="Times New Roman" w:hAnsi="Arial Narrow" w:cs="Arial"/>
          <w:sz w:val="24"/>
          <w:szCs w:val="24"/>
          <w:lang w:eastAsia="es-MX"/>
        </w:rPr>
        <w:t>https://orcid.org/0000-0003-1791-5533</w:t>
      </w:r>
    </w:p>
    <w:p w14:paraId="0EAEAB62" w14:textId="7916D67F" w:rsidR="00863B1B" w:rsidRPr="001405C8" w:rsidRDefault="00863B1B" w:rsidP="00863B1B">
      <w:pPr>
        <w:spacing w:after="0" w:line="360" w:lineRule="auto"/>
        <w:jc w:val="right"/>
        <w:rPr>
          <w:rFonts w:ascii="Arial Narrow" w:hAnsi="Arial Narrow" w:cs="Arial"/>
          <w:b/>
          <w:sz w:val="24"/>
          <w:szCs w:val="24"/>
        </w:rPr>
      </w:pPr>
      <w:r w:rsidRPr="001405C8">
        <w:rPr>
          <w:rFonts w:ascii="Arial Narrow" w:hAnsi="Arial Narrow" w:cs="Arial"/>
          <w:b/>
          <w:sz w:val="24"/>
          <w:szCs w:val="24"/>
        </w:rPr>
        <w:t>Felipe Santoyo-Telles</w:t>
      </w:r>
    </w:p>
    <w:p w14:paraId="6E653FCD" w14:textId="2CB404E1" w:rsidR="00863B1B" w:rsidRPr="001405C8" w:rsidRDefault="00863B1B" w:rsidP="00863B1B">
      <w:pPr>
        <w:spacing w:after="0" w:line="360" w:lineRule="auto"/>
        <w:jc w:val="right"/>
        <w:rPr>
          <w:rFonts w:ascii="Arial Narrow" w:hAnsi="Arial Narrow" w:cs="Arial"/>
          <w:sz w:val="24"/>
          <w:szCs w:val="24"/>
        </w:rPr>
      </w:pPr>
      <w:r w:rsidRPr="001405C8">
        <w:rPr>
          <w:rFonts w:ascii="Arial Narrow" w:hAnsi="Arial Narrow" w:cs="Arial"/>
          <w:sz w:val="24"/>
          <w:szCs w:val="24"/>
        </w:rPr>
        <w:t>felipes@cusur.udg.mx</w:t>
      </w:r>
    </w:p>
    <w:p w14:paraId="06874DDE" w14:textId="705E0F95" w:rsidR="00863B1B" w:rsidRPr="001405C8" w:rsidRDefault="00863B1B" w:rsidP="00863B1B">
      <w:pPr>
        <w:spacing w:after="120" w:line="360" w:lineRule="auto"/>
        <w:jc w:val="right"/>
        <w:rPr>
          <w:rFonts w:ascii="Arial Narrow" w:eastAsia="Times New Roman" w:hAnsi="Arial Narrow" w:cs="Arial"/>
          <w:sz w:val="24"/>
          <w:szCs w:val="24"/>
          <w:lang w:eastAsia="es-MX"/>
        </w:rPr>
      </w:pPr>
      <w:r w:rsidRPr="001405C8">
        <w:rPr>
          <w:rFonts w:ascii="Arial Narrow" w:eastAsia="Times New Roman" w:hAnsi="Arial Narrow" w:cs="Arial"/>
          <w:sz w:val="24"/>
          <w:szCs w:val="24"/>
          <w:lang w:eastAsia="es-MX"/>
        </w:rPr>
        <w:t>https://orcid.org/0000-0003-3854-9405</w:t>
      </w:r>
    </w:p>
    <w:p w14:paraId="0A1363C8" w14:textId="04612CA4" w:rsidR="00F82C63" w:rsidRPr="001405C8" w:rsidRDefault="00194B0B" w:rsidP="006D2867">
      <w:pPr>
        <w:spacing w:line="360" w:lineRule="auto"/>
        <w:rPr>
          <w:rFonts w:ascii="Arial Narrow" w:hAnsi="Arial Narrow" w:cs="Arial"/>
          <w:b/>
        </w:rPr>
      </w:pPr>
      <w:r w:rsidRPr="001405C8">
        <w:rPr>
          <w:rFonts w:ascii="Arial Narrow" w:hAnsi="Arial Narrow" w:cs="Arial"/>
          <w:b/>
        </w:rPr>
        <w:t>Resumen</w:t>
      </w:r>
      <w:r w:rsidR="00DF201E" w:rsidRPr="001405C8">
        <w:rPr>
          <w:rFonts w:ascii="Arial Narrow" w:hAnsi="Arial Narrow" w:cs="Arial"/>
          <w:b/>
        </w:rPr>
        <w:t xml:space="preserve">: </w:t>
      </w:r>
      <w:r w:rsidR="00F82C63" w:rsidRPr="001405C8">
        <w:rPr>
          <w:rFonts w:ascii="Arial Narrow" w:hAnsi="Arial Narrow" w:cs="Arial"/>
        </w:rPr>
        <w:t>El presente ensayo, tiene como propósito analizar la enseñanza y la práct</w:t>
      </w:r>
      <w:r w:rsidR="00DF201E" w:rsidRPr="001405C8">
        <w:rPr>
          <w:rFonts w:ascii="Arial Narrow" w:hAnsi="Arial Narrow" w:cs="Arial"/>
        </w:rPr>
        <w:t>ica de la psicología en México, para plantear las ventajas de incorporar la Psicología Basada en la E</w:t>
      </w:r>
      <w:r w:rsidR="00F82C63" w:rsidRPr="001405C8">
        <w:rPr>
          <w:rFonts w:ascii="Arial Narrow" w:hAnsi="Arial Narrow" w:cs="Arial"/>
        </w:rPr>
        <w:t xml:space="preserve">videncia en la formación como en la práctica profesional. Para ello, en un primer momento, se analiza el estado de la práctica profesional de esta disciplina, así como su enseñanza en el contexto mexicano. Posteriormente, se analizan las ventajas y el papel del método científico en la generación de conocimiento en el área de la psicología, para, posteriormente desarrollar los principios de la Psicología Basada en la Evidencia. Por último, se realizan algunos planteamientos que permitan impulsar programas de estudio desde el enfoque científico. </w:t>
      </w:r>
    </w:p>
    <w:p w14:paraId="6654D546" w14:textId="3F549954" w:rsidR="00DF201E" w:rsidRPr="001405C8" w:rsidRDefault="00DF201E" w:rsidP="006D2867">
      <w:pPr>
        <w:spacing w:line="360" w:lineRule="auto"/>
        <w:rPr>
          <w:rFonts w:ascii="Arial Narrow" w:hAnsi="Arial Narrow" w:cs="Arial"/>
        </w:rPr>
      </w:pPr>
      <w:r w:rsidRPr="001405C8">
        <w:rPr>
          <w:rFonts w:ascii="Arial Narrow" w:hAnsi="Arial Narrow" w:cs="Arial"/>
          <w:b/>
        </w:rPr>
        <w:t>Palabras clave:</w:t>
      </w:r>
      <w:r w:rsidRPr="001405C8">
        <w:rPr>
          <w:rFonts w:ascii="Arial Narrow" w:hAnsi="Arial Narrow" w:cs="Arial"/>
        </w:rPr>
        <w:t xml:space="preserve"> psicología basada en la evidencia; educación superior, enseñanza universitaria, pseudoterapias</w:t>
      </w:r>
    </w:p>
    <w:p w14:paraId="174C2171" w14:textId="4F138261" w:rsidR="00DF201E" w:rsidRPr="001405C8" w:rsidRDefault="00DF201E" w:rsidP="00DF201E">
      <w:pPr>
        <w:spacing w:line="360" w:lineRule="auto"/>
        <w:jc w:val="center"/>
        <w:rPr>
          <w:rFonts w:ascii="Arial Narrow" w:hAnsi="Arial Narrow" w:cs="Arial"/>
          <w:b/>
          <w:lang w:val="en-US"/>
        </w:rPr>
      </w:pPr>
      <w:r w:rsidRPr="001405C8">
        <w:rPr>
          <w:rFonts w:ascii="Arial Narrow" w:hAnsi="Arial Narrow" w:cs="Arial"/>
          <w:b/>
          <w:lang w:val="en-US"/>
        </w:rPr>
        <w:lastRenderedPageBreak/>
        <w:t>An approach to the teaching of Evidence-Based Psychology in higher education</w:t>
      </w:r>
    </w:p>
    <w:p w14:paraId="391139D3" w14:textId="0EC3B81C" w:rsidR="00DF201E" w:rsidRPr="001405C8" w:rsidRDefault="00DF201E" w:rsidP="006D2867">
      <w:pPr>
        <w:spacing w:line="360" w:lineRule="auto"/>
        <w:rPr>
          <w:rFonts w:ascii="Arial Narrow" w:hAnsi="Arial Narrow" w:cs="Arial"/>
          <w:lang w:val="en-US"/>
        </w:rPr>
      </w:pPr>
      <w:r w:rsidRPr="001405C8">
        <w:rPr>
          <w:rFonts w:ascii="Arial Narrow" w:hAnsi="Arial Narrow" w:cs="Arial"/>
          <w:b/>
          <w:lang w:val="en-US"/>
        </w:rPr>
        <w:t>Abstract:</w:t>
      </w:r>
      <w:r w:rsidRPr="001405C8">
        <w:rPr>
          <w:rFonts w:ascii="Arial Narrow" w:hAnsi="Arial Narrow" w:cs="Arial"/>
          <w:lang w:val="en-US"/>
        </w:rPr>
        <w:t xml:space="preserve"> The purpose of this essay is to analyze the teaching and practice of psychology in Mexico, to propose the advantages of incorporating Evidence-Based Psychology in training as well as in professional practice. To do this, at first, the state of the professional practice of this discipline is analyzed, as well as its teaching in the Mexican context. Subsequently, the advantages and role of the scientific method in the generation of knowledge in the area of </w:t>
      </w:r>
      <w:r w:rsidRPr="001405C8">
        <w:rPr>
          <w:rFonts w:ascii="Arial" w:hAnsi="Arial" w:cs="Arial"/>
          <w:lang w:val="en-US"/>
        </w:rPr>
        <w:t>​​</w:t>
      </w:r>
      <w:r w:rsidRPr="001405C8">
        <w:rPr>
          <w:rFonts w:ascii="Arial Narrow" w:hAnsi="Arial Narrow" w:cs="Arial"/>
          <w:lang w:val="en-US"/>
        </w:rPr>
        <w:t>psychology are analyzed, in order to later develop the principles of Evidence-Based Psychology. Finally, some proposals are made that allow to promote study programs from a scientific approach.</w:t>
      </w:r>
    </w:p>
    <w:p w14:paraId="057AB0EA" w14:textId="6AE7EEC7" w:rsidR="00DF201E" w:rsidRPr="001405C8" w:rsidRDefault="00DF201E" w:rsidP="006D2867">
      <w:pPr>
        <w:spacing w:line="360" w:lineRule="auto"/>
        <w:rPr>
          <w:rFonts w:ascii="Arial Narrow" w:hAnsi="Arial Narrow" w:cs="Arial"/>
          <w:lang w:val="en-US"/>
        </w:rPr>
      </w:pPr>
      <w:r w:rsidRPr="001405C8">
        <w:rPr>
          <w:rFonts w:ascii="Arial Narrow" w:hAnsi="Arial Narrow" w:cs="Arial"/>
          <w:b/>
          <w:lang w:val="en-US"/>
        </w:rPr>
        <w:t>Keywords:</w:t>
      </w:r>
      <w:r w:rsidRPr="001405C8">
        <w:rPr>
          <w:rFonts w:ascii="Arial Narrow" w:hAnsi="Arial Narrow" w:cs="Arial"/>
          <w:lang w:val="en-US"/>
        </w:rPr>
        <w:t xml:space="preserve"> evidence-based psychology; higher education, university education, pseudo-therapies</w:t>
      </w:r>
    </w:p>
    <w:p w14:paraId="37B9067E" w14:textId="38F7EDCE" w:rsidR="00194B0B" w:rsidRPr="001405C8" w:rsidRDefault="00194B0B" w:rsidP="006D2867">
      <w:pPr>
        <w:spacing w:line="360" w:lineRule="auto"/>
        <w:rPr>
          <w:rFonts w:ascii="Arial Narrow" w:hAnsi="Arial Narrow" w:cs="Arial"/>
          <w:b/>
        </w:rPr>
      </w:pPr>
      <w:r w:rsidRPr="001405C8">
        <w:rPr>
          <w:rFonts w:ascii="Arial Narrow" w:hAnsi="Arial Narrow" w:cs="Arial"/>
          <w:b/>
        </w:rPr>
        <w:t>Introducción</w:t>
      </w:r>
    </w:p>
    <w:p w14:paraId="2E786F41" w14:textId="5302A0C8" w:rsidR="00F12421" w:rsidRPr="001405C8" w:rsidRDefault="006B22DC" w:rsidP="006B22DC">
      <w:pPr>
        <w:spacing w:line="360" w:lineRule="auto"/>
        <w:ind w:firstLine="720"/>
        <w:rPr>
          <w:rFonts w:ascii="Arial Narrow" w:hAnsi="Arial Narrow" w:cs="Arial"/>
        </w:rPr>
      </w:pPr>
      <w:r w:rsidRPr="001405C8">
        <w:rPr>
          <w:rFonts w:ascii="Arial Narrow" w:hAnsi="Arial Narrow" w:cs="Arial"/>
        </w:rPr>
        <w:t xml:space="preserve">Al tratarse de una disciplina científica, se espera que el ejercicio profesional de la psicología se realice con base en evidencias que respalden sus procedimientos; es decir, al posicionarse en el paradigma científico, </w:t>
      </w:r>
      <w:r w:rsidR="00B26434" w:rsidRPr="001405C8">
        <w:rPr>
          <w:rFonts w:ascii="Arial Narrow" w:hAnsi="Arial Narrow" w:cs="Arial"/>
        </w:rPr>
        <w:t xml:space="preserve">los planteamientos de la psicología </w:t>
      </w:r>
      <w:r w:rsidRPr="001405C8">
        <w:rPr>
          <w:rFonts w:ascii="Arial Narrow" w:hAnsi="Arial Narrow" w:cs="Arial"/>
        </w:rPr>
        <w:t>deben ser susceptibles de ser ob</w:t>
      </w:r>
      <w:r w:rsidR="00B26434" w:rsidRPr="001405C8">
        <w:rPr>
          <w:rFonts w:ascii="Arial Narrow" w:hAnsi="Arial Narrow" w:cs="Arial"/>
        </w:rPr>
        <w:t>servados, medidos y verificados. P</w:t>
      </w:r>
      <w:r w:rsidR="00F12421" w:rsidRPr="001405C8">
        <w:rPr>
          <w:rFonts w:ascii="Arial Narrow" w:hAnsi="Arial Narrow" w:cs="Arial"/>
        </w:rPr>
        <w:t xml:space="preserve">or lo tanto, una vez que se haya comprobado que una intervención psicológica tiene efectos sobre el problema que pretende solucionar, cualquier profesional debería estar en condiciones de replicarlo en un entorno similar, con </w:t>
      </w:r>
      <w:r w:rsidRPr="001405C8">
        <w:rPr>
          <w:rFonts w:ascii="Arial Narrow" w:hAnsi="Arial Narrow" w:cs="Arial"/>
        </w:rPr>
        <w:t>resultados equiparables. P</w:t>
      </w:r>
      <w:r w:rsidR="00F12421" w:rsidRPr="001405C8">
        <w:rPr>
          <w:rFonts w:ascii="Arial Narrow" w:hAnsi="Arial Narrow" w:cs="Arial"/>
        </w:rPr>
        <w:t xml:space="preserve">ese a lo anterior, en algunas circunstancias, la práctica de la psicología no se realiza bajo estos principios </w:t>
      </w:r>
      <w:r w:rsidR="00F12421" w:rsidRPr="001405C8">
        <w:rPr>
          <w:rFonts w:ascii="Arial Narrow" w:hAnsi="Arial Narrow" w:cs="Arial"/>
        </w:rPr>
        <w:fldChar w:fldCharType="begin" w:fldLock="1"/>
      </w:r>
      <w:r w:rsidR="00F12421" w:rsidRPr="001405C8">
        <w:rPr>
          <w:rFonts w:ascii="Arial Narrow" w:hAnsi="Arial Narrow" w:cs="Arial"/>
        </w:rPr>
        <w:instrText>ADDIN CSL_CITATION {"citationItems":[{"id":"ITEM-1","itemData":{"author":[{"dropping-particle":"","family":"Sánchez-Meca","given":"Julio","non-dropping-particle":"","parse-names":false,"suffix":""},{"dropping-particle":"","family":"Botella","given":"Juan","non-dropping-particle":"","parse-names":false,"suffix":""}],"container-title":"Papeles de Psicólogo","id":"ITEM-1","issue":"1","issued":{"date-parts":[["2010"]]},"page":"7-17","title":"Revisiones sistemáticas y meta-análisis: herramientas para la práctica profesional","type":"article-journal","volume":"31"},"uris":["http://www.mendeley.com/documents/?uuid=35ab81b1-341a-4e1e-919b-9c390b0559fa","http://www.mendeley.com/documents/?uuid=d71cff8f-2498-4dcd-9a6f-3ee8a2b9154e"]},{"id":"ITEM-2","itemData":{"author":[{"dropping-particle":"","family":"Caballo","given":"Vicente E.","non-dropping-particle":"","parse-names":false,"suffix":""},{"dropping-particle":"","family":"Salazar","given":"Isabel C.","non-dropping-particle":"","parse-names":false,"suffix":""}],"id":"ITEM-2","issued":{"date-parts":[["2019"]]},"number-of-pages":"210","publisher":"Siglo XXI","publisher-place":"Madrid","title":"Ingenuos. El engaño de las terapias alternativas","type":"book"},"uris":["http://www.mendeley.com/documents/?uuid=93ec04d5-16c8-402e-82ed-3bd53d458d8a","http://www.mendeley.com/documents/?uuid=949ac038-3209-498a-aa90-1bab5e346c65"]}],"mendeley":{"formattedCitation":"(Caballo &amp; Salazar, 2019; Sánchez-Meca &amp; Botella, 2010)","plainTextFormattedCitation":"(Caballo &amp; Salazar, 2019; Sánchez-Meca &amp; Botella, 2010)","previouslyFormattedCitation":"(Caballo &amp; Salazar, 2019; Sánchez-Meca &amp; Botella, 2010)"},"properties":{"noteIndex":0},"schema":"https://github.com/citation-style-language/schema/raw/master/csl-citation.json"}</w:instrText>
      </w:r>
      <w:r w:rsidR="00F12421" w:rsidRPr="001405C8">
        <w:rPr>
          <w:rFonts w:ascii="Arial Narrow" w:hAnsi="Arial Narrow" w:cs="Arial"/>
        </w:rPr>
        <w:fldChar w:fldCharType="separate"/>
      </w:r>
      <w:r w:rsidR="00F12421" w:rsidRPr="001405C8">
        <w:rPr>
          <w:rFonts w:ascii="Arial Narrow" w:hAnsi="Arial Narrow" w:cs="Arial"/>
          <w:noProof/>
        </w:rPr>
        <w:t>(Caballo &amp; Salazar, 2019; Sánchez-Meca &amp; Botella, 2010)</w:t>
      </w:r>
      <w:r w:rsidR="00F12421" w:rsidRPr="001405C8">
        <w:rPr>
          <w:rFonts w:ascii="Arial Narrow" w:hAnsi="Arial Narrow" w:cs="Arial"/>
        </w:rPr>
        <w:fldChar w:fldCharType="end"/>
      </w:r>
      <w:r w:rsidR="00F12421" w:rsidRPr="001405C8">
        <w:rPr>
          <w:rFonts w:ascii="Arial Narrow" w:hAnsi="Arial Narrow" w:cs="Arial"/>
        </w:rPr>
        <w:t>.</w:t>
      </w:r>
    </w:p>
    <w:p w14:paraId="5D50E774" w14:textId="4B351366" w:rsidR="00F12421" w:rsidRPr="001405C8" w:rsidRDefault="006B22DC" w:rsidP="006D2867">
      <w:pPr>
        <w:spacing w:line="360" w:lineRule="auto"/>
        <w:ind w:firstLine="720"/>
        <w:rPr>
          <w:rFonts w:ascii="Arial Narrow" w:hAnsi="Arial Narrow" w:cs="Arial"/>
        </w:rPr>
      </w:pPr>
      <w:r w:rsidRPr="001405C8">
        <w:rPr>
          <w:rFonts w:ascii="Arial Narrow" w:hAnsi="Arial Narrow" w:cs="Arial"/>
        </w:rPr>
        <w:t>En este sentido</w:t>
      </w:r>
      <w:r w:rsidR="00F12421" w:rsidRPr="001405C8">
        <w:rPr>
          <w:rFonts w:ascii="Arial Narrow" w:hAnsi="Arial Narrow" w:cs="Arial"/>
        </w:rPr>
        <w:t xml:space="preserve">, </w:t>
      </w:r>
      <w:r w:rsidR="00F12421" w:rsidRPr="001405C8">
        <w:rPr>
          <w:rFonts w:ascii="Arial Narrow" w:hAnsi="Arial Narrow" w:cs="Arial"/>
        </w:rPr>
        <w:fldChar w:fldCharType="begin" w:fldLock="1"/>
      </w:r>
      <w:r w:rsidR="00F12421" w:rsidRPr="001405C8">
        <w:rPr>
          <w:rFonts w:ascii="Arial Narrow" w:hAnsi="Arial Narrow" w:cs="Arial"/>
        </w:rPr>
        <w:instrText>ADDIN CSL_CITATION {"citationItems":[{"id":"ITEM-1","itemData":{"author":[{"dropping-particle":"","family":"Froxán","given":"Parga María Xesús","non-dropping-particle":"","parse-names":false,"suffix":""}],"id":"ITEM-1","issued":{"date-parts":[["2020"]]},"number-of-pages":"459","publisher":"Ediciones Pirámide","publisher-place":"Madrid","title":"Análisis funcional de la conducta humana. Concepto, metodología y aplicaciones","type":"book"},"uris":["http://www.mendeley.com/documents/?uuid=0e2486af-2e55-4d0d-a7b8-7be9ffbf8d8d","http://www.mendeley.com/documents/?uuid=189a7688-85ce-4da5-b81c-6bd20af3ca77"]}],"mendeley":{"formattedCitation":"(Froxán, 2020)","manualFormatting":"Froxán (2020)","plainTextFormattedCitation":"(Froxán, 2020)","previouslyFormattedCitation":"(Froxán, 2020)"},"properties":{"noteIndex":0},"schema":"https://github.com/citation-style-language/schema/raw/master/csl-citation.json"}</w:instrText>
      </w:r>
      <w:r w:rsidR="00F12421" w:rsidRPr="001405C8">
        <w:rPr>
          <w:rFonts w:ascii="Arial Narrow" w:hAnsi="Arial Narrow" w:cs="Arial"/>
        </w:rPr>
        <w:fldChar w:fldCharType="separate"/>
      </w:r>
      <w:r w:rsidR="00F12421" w:rsidRPr="001405C8">
        <w:rPr>
          <w:rFonts w:ascii="Arial Narrow" w:hAnsi="Arial Narrow" w:cs="Arial"/>
          <w:noProof/>
        </w:rPr>
        <w:t>Froxán (2020)</w:t>
      </w:r>
      <w:r w:rsidR="00F12421" w:rsidRPr="001405C8">
        <w:rPr>
          <w:rFonts w:ascii="Arial Narrow" w:hAnsi="Arial Narrow" w:cs="Arial"/>
        </w:rPr>
        <w:fldChar w:fldCharType="end"/>
      </w:r>
      <w:r w:rsidR="00F12421" w:rsidRPr="001405C8">
        <w:rPr>
          <w:rFonts w:ascii="Arial Narrow" w:hAnsi="Arial Narrow" w:cs="Arial"/>
        </w:rPr>
        <w:t xml:space="preserve"> señala</w:t>
      </w:r>
      <w:r w:rsidR="00B21390" w:rsidRPr="001405C8">
        <w:rPr>
          <w:rFonts w:ascii="Arial Narrow" w:hAnsi="Arial Narrow" w:cs="Arial"/>
        </w:rPr>
        <w:t xml:space="preserve"> que</w:t>
      </w:r>
      <w:r w:rsidRPr="001405C8">
        <w:rPr>
          <w:rFonts w:ascii="Arial Narrow" w:hAnsi="Arial Narrow" w:cs="Arial"/>
        </w:rPr>
        <w:t xml:space="preserve"> los psicólogos eligen y aplican sus técnicas</w:t>
      </w:r>
      <w:r w:rsidR="00F12421" w:rsidRPr="001405C8">
        <w:rPr>
          <w:rFonts w:ascii="Arial Narrow" w:hAnsi="Arial Narrow" w:cs="Arial"/>
        </w:rPr>
        <w:t xml:space="preserve"> tomando como referencia su propia experiencia, las sugerencias de sus colegas, o bien, lo que tradicionalmente se asume como eficaz para resolver un problema, sin que necesariamente se verifique su respaldo científico. Este proceder responde a diversas </w:t>
      </w:r>
      <w:r w:rsidRPr="001405C8">
        <w:rPr>
          <w:rFonts w:ascii="Arial Narrow" w:hAnsi="Arial Narrow" w:cs="Arial"/>
        </w:rPr>
        <w:t xml:space="preserve">razones; una de ellas, es </w:t>
      </w:r>
      <w:r w:rsidR="00F12421" w:rsidRPr="001405C8">
        <w:rPr>
          <w:rFonts w:ascii="Arial Narrow" w:hAnsi="Arial Narrow" w:cs="Arial"/>
        </w:rPr>
        <w:t>la falta de consenso</w:t>
      </w:r>
      <w:r w:rsidRPr="001405C8">
        <w:rPr>
          <w:rFonts w:ascii="Arial Narrow" w:hAnsi="Arial Narrow" w:cs="Arial"/>
        </w:rPr>
        <w:t xml:space="preserve"> que existe</w:t>
      </w:r>
      <w:r w:rsidR="00F12421" w:rsidRPr="001405C8">
        <w:rPr>
          <w:rFonts w:ascii="Arial Narrow" w:hAnsi="Arial Narrow" w:cs="Arial"/>
        </w:rPr>
        <w:t xml:space="preserve"> entre quienes ejercen la psicología respecto a su objeto de estudio, las teorías que la constituyen y el campo laboral que atiende. Los desacuerdos internos de la psicología, ha</w:t>
      </w:r>
      <w:r w:rsidRPr="001405C8">
        <w:rPr>
          <w:rFonts w:ascii="Arial Narrow" w:hAnsi="Arial Narrow" w:cs="Arial"/>
        </w:rPr>
        <w:t>n</w:t>
      </w:r>
      <w:r w:rsidR="00F12421" w:rsidRPr="001405C8">
        <w:rPr>
          <w:rFonts w:ascii="Arial Narrow" w:hAnsi="Arial Narrow" w:cs="Arial"/>
        </w:rPr>
        <w:t xml:space="preserve"> p</w:t>
      </w:r>
      <w:r w:rsidRPr="001405C8">
        <w:rPr>
          <w:rFonts w:ascii="Arial Narrow" w:hAnsi="Arial Narrow" w:cs="Arial"/>
        </w:rPr>
        <w:t>rovocado diversas repercusiones</w:t>
      </w:r>
      <w:r w:rsidR="00F12421" w:rsidRPr="001405C8">
        <w:rPr>
          <w:rFonts w:ascii="Arial Narrow" w:hAnsi="Arial Narrow" w:cs="Arial"/>
        </w:rPr>
        <w:t xml:space="preserve"> principalmente a nivel formativo y, desde luego, en el ejercicio profesional. </w:t>
      </w:r>
    </w:p>
    <w:p w14:paraId="503AE20B" w14:textId="27276A34" w:rsidR="00194B0B" w:rsidRPr="001405C8" w:rsidRDefault="006B22DC" w:rsidP="00CA3FA1">
      <w:pPr>
        <w:spacing w:line="360" w:lineRule="auto"/>
        <w:ind w:firstLine="720"/>
        <w:rPr>
          <w:rFonts w:ascii="Arial Narrow" w:hAnsi="Arial Narrow" w:cs="Arial"/>
        </w:rPr>
      </w:pPr>
      <w:r w:rsidRPr="001405C8">
        <w:rPr>
          <w:rFonts w:ascii="Arial Narrow" w:hAnsi="Arial Narrow" w:cs="Arial"/>
        </w:rPr>
        <w:t>Por lo anterior, el presente trabajo</w:t>
      </w:r>
      <w:r w:rsidR="0006714F" w:rsidRPr="001405C8">
        <w:rPr>
          <w:rFonts w:ascii="Arial Narrow" w:hAnsi="Arial Narrow" w:cs="Arial"/>
        </w:rPr>
        <w:t xml:space="preserve"> tiene como propósito analizar la enseñanza y la práctica de la psicología en México</w:t>
      </w:r>
      <w:r w:rsidR="00CA3FA1" w:rsidRPr="001405C8">
        <w:rPr>
          <w:rFonts w:ascii="Arial Narrow" w:hAnsi="Arial Narrow" w:cs="Arial"/>
        </w:rPr>
        <w:t xml:space="preserve"> y abordar</w:t>
      </w:r>
      <w:r w:rsidR="009D2DDA" w:rsidRPr="001405C8">
        <w:rPr>
          <w:rFonts w:ascii="Arial Narrow" w:hAnsi="Arial Narrow" w:cs="Arial"/>
        </w:rPr>
        <w:t xml:space="preserve"> las ventajas de incorporar la Psicología Basada en la E</w:t>
      </w:r>
      <w:r w:rsidR="00CA3FA1" w:rsidRPr="001405C8">
        <w:rPr>
          <w:rFonts w:ascii="Arial Narrow" w:hAnsi="Arial Narrow" w:cs="Arial"/>
        </w:rPr>
        <w:t>videncia tanto en la formación como en la práctica profesional</w:t>
      </w:r>
      <w:r w:rsidR="0006714F" w:rsidRPr="001405C8">
        <w:rPr>
          <w:rFonts w:ascii="Arial Narrow" w:hAnsi="Arial Narrow" w:cs="Arial"/>
        </w:rPr>
        <w:t>; para ello, en un primer momento se analiza el estado en el que se encuentra la enseñanza y el ejercicio profesional de la psicología; posteriormente se plantearán las característ</w:t>
      </w:r>
      <w:r w:rsidR="00B21390" w:rsidRPr="001405C8">
        <w:rPr>
          <w:rFonts w:ascii="Arial Narrow" w:hAnsi="Arial Narrow" w:cs="Arial"/>
        </w:rPr>
        <w:t>icas del método científico</w:t>
      </w:r>
      <w:r w:rsidR="00CA3FA1" w:rsidRPr="001405C8">
        <w:rPr>
          <w:rFonts w:ascii="Arial Narrow" w:hAnsi="Arial Narrow" w:cs="Arial"/>
        </w:rPr>
        <w:t xml:space="preserve"> y</w:t>
      </w:r>
      <w:r w:rsidR="0006714F" w:rsidRPr="001405C8">
        <w:rPr>
          <w:rFonts w:ascii="Arial Narrow" w:hAnsi="Arial Narrow" w:cs="Arial"/>
        </w:rPr>
        <w:t xml:space="preserve"> finalmente</w:t>
      </w:r>
      <w:r w:rsidR="00CA3FA1" w:rsidRPr="001405C8">
        <w:rPr>
          <w:rFonts w:ascii="Arial Narrow" w:hAnsi="Arial Narrow" w:cs="Arial"/>
        </w:rPr>
        <w:t xml:space="preserve"> se analizarán </w:t>
      </w:r>
      <w:r w:rsidR="009D2DDA" w:rsidRPr="001405C8">
        <w:rPr>
          <w:rFonts w:ascii="Arial Narrow" w:hAnsi="Arial Narrow" w:cs="Arial"/>
        </w:rPr>
        <w:t>los principios de la P</w:t>
      </w:r>
      <w:r w:rsidR="0006714F" w:rsidRPr="001405C8">
        <w:rPr>
          <w:rFonts w:ascii="Arial Narrow" w:hAnsi="Arial Narrow" w:cs="Arial"/>
        </w:rPr>
        <w:t>s</w:t>
      </w:r>
      <w:r w:rsidR="009D2DDA" w:rsidRPr="001405C8">
        <w:rPr>
          <w:rFonts w:ascii="Arial Narrow" w:hAnsi="Arial Narrow" w:cs="Arial"/>
        </w:rPr>
        <w:t>icología Basada en la E</w:t>
      </w:r>
      <w:r w:rsidR="00B21390" w:rsidRPr="001405C8">
        <w:rPr>
          <w:rFonts w:ascii="Arial Narrow" w:hAnsi="Arial Narrow" w:cs="Arial"/>
        </w:rPr>
        <w:t>videncia</w:t>
      </w:r>
      <w:r w:rsidR="0006714F" w:rsidRPr="001405C8">
        <w:rPr>
          <w:rFonts w:ascii="Arial Narrow" w:hAnsi="Arial Narrow" w:cs="Arial"/>
        </w:rPr>
        <w:t xml:space="preserve"> como una alternativa a la problemática que se plantea. </w:t>
      </w:r>
    </w:p>
    <w:p w14:paraId="7DFEAAC4" w14:textId="77777777" w:rsidR="00554D71" w:rsidRPr="001405C8" w:rsidRDefault="00D605C2" w:rsidP="006D2867">
      <w:pPr>
        <w:spacing w:line="360" w:lineRule="auto"/>
        <w:rPr>
          <w:rFonts w:ascii="Arial Narrow" w:hAnsi="Arial Narrow" w:cs="Arial"/>
          <w:b/>
        </w:rPr>
      </w:pPr>
      <w:r w:rsidRPr="001405C8">
        <w:rPr>
          <w:rFonts w:ascii="Arial Narrow" w:hAnsi="Arial Narrow" w:cs="Arial"/>
          <w:b/>
        </w:rPr>
        <w:t>La enseñanza y el ejercicio profesional de la psicología en México</w:t>
      </w:r>
    </w:p>
    <w:p w14:paraId="71163A9A" w14:textId="7CCE1262" w:rsidR="004313B4" w:rsidRPr="001405C8" w:rsidRDefault="000007CD" w:rsidP="006D2867">
      <w:pPr>
        <w:spacing w:line="360" w:lineRule="auto"/>
        <w:ind w:firstLine="720"/>
        <w:rPr>
          <w:rFonts w:ascii="Arial Narrow" w:hAnsi="Arial Narrow" w:cs="Arial"/>
        </w:rPr>
      </w:pPr>
      <w:r w:rsidRPr="001405C8">
        <w:rPr>
          <w:rFonts w:ascii="Arial Narrow" w:hAnsi="Arial Narrow" w:cs="Arial"/>
        </w:rPr>
        <w:lastRenderedPageBreak/>
        <w:t>El disenso disciplinar en psicología,</w:t>
      </w:r>
      <w:r w:rsidR="004313B4" w:rsidRPr="001405C8">
        <w:rPr>
          <w:rFonts w:ascii="Arial Narrow" w:hAnsi="Arial Narrow" w:cs="Arial"/>
        </w:rPr>
        <w:t xml:space="preserve"> ha </w:t>
      </w:r>
      <w:r w:rsidRPr="001405C8">
        <w:rPr>
          <w:rFonts w:ascii="Arial Narrow" w:hAnsi="Arial Narrow" w:cs="Arial"/>
        </w:rPr>
        <w:t>propiciado</w:t>
      </w:r>
      <w:r w:rsidR="004313B4" w:rsidRPr="001405C8">
        <w:rPr>
          <w:rFonts w:ascii="Arial Narrow" w:hAnsi="Arial Narrow" w:cs="Arial"/>
        </w:rPr>
        <w:t xml:space="preserve"> que </w:t>
      </w:r>
      <w:r w:rsidR="00D21FD2" w:rsidRPr="001405C8">
        <w:rPr>
          <w:rFonts w:ascii="Arial Narrow" w:hAnsi="Arial Narrow" w:cs="Arial"/>
        </w:rPr>
        <w:t>algunas instituciones educativas</w:t>
      </w:r>
      <w:r w:rsidR="004313B4" w:rsidRPr="001405C8">
        <w:rPr>
          <w:rFonts w:ascii="Arial Narrow" w:hAnsi="Arial Narrow" w:cs="Arial"/>
        </w:rPr>
        <w:t xml:space="preserve"> </w:t>
      </w:r>
      <w:r w:rsidRPr="001405C8">
        <w:rPr>
          <w:rFonts w:ascii="Arial Narrow" w:hAnsi="Arial Narrow" w:cs="Arial"/>
        </w:rPr>
        <w:t>pongan en marcha</w:t>
      </w:r>
      <w:r w:rsidR="004313B4" w:rsidRPr="001405C8">
        <w:rPr>
          <w:rFonts w:ascii="Arial Narrow" w:hAnsi="Arial Narrow" w:cs="Arial"/>
        </w:rPr>
        <w:t xml:space="preserve"> programas de estudios </w:t>
      </w:r>
      <w:r w:rsidRPr="001405C8">
        <w:rPr>
          <w:rFonts w:ascii="Arial Narrow" w:hAnsi="Arial Narrow" w:cs="Arial"/>
        </w:rPr>
        <w:t xml:space="preserve">desde </w:t>
      </w:r>
      <w:r w:rsidR="004313B4" w:rsidRPr="001405C8">
        <w:rPr>
          <w:rFonts w:ascii="Arial Narrow" w:hAnsi="Arial Narrow" w:cs="Arial"/>
        </w:rPr>
        <w:t>un eclecticismo curricular; a</w:t>
      </w:r>
      <w:r w:rsidR="00367B26" w:rsidRPr="001405C8">
        <w:rPr>
          <w:rFonts w:ascii="Arial Narrow" w:hAnsi="Arial Narrow" w:cs="Arial"/>
        </w:rPr>
        <w:t xml:space="preserve"> esto, se suma la laxitud de </w:t>
      </w:r>
      <w:r w:rsidRPr="001405C8">
        <w:rPr>
          <w:rFonts w:ascii="Arial Narrow" w:hAnsi="Arial Narrow" w:cs="Arial"/>
        </w:rPr>
        <w:t>las autoridades</w:t>
      </w:r>
      <w:r w:rsidR="00367B26" w:rsidRPr="001405C8">
        <w:rPr>
          <w:rFonts w:ascii="Arial Narrow" w:hAnsi="Arial Narrow" w:cs="Arial"/>
        </w:rPr>
        <w:t xml:space="preserve"> </w:t>
      </w:r>
      <w:r w:rsidR="004313B4" w:rsidRPr="001405C8">
        <w:rPr>
          <w:rFonts w:ascii="Arial Narrow" w:hAnsi="Arial Narrow" w:cs="Arial"/>
        </w:rPr>
        <w:t>que otorgan el</w:t>
      </w:r>
      <w:r w:rsidR="00367B26" w:rsidRPr="001405C8">
        <w:rPr>
          <w:rFonts w:ascii="Arial Narrow" w:hAnsi="Arial Narrow" w:cs="Arial"/>
        </w:rPr>
        <w:t xml:space="preserve"> Registro de Validez Oficial de Estudios </w:t>
      </w:r>
      <w:r w:rsidR="00367B26" w:rsidRPr="001405C8">
        <w:rPr>
          <w:rFonts w:ascii="Arial Narrow" w:hAnsi="Arial Narrow" w:cs="Arial"/>
          <w:sz w:val="20"/>
        </w:rPr>
        <w:t>(RVOE)</w:t>
      </w:r>
      <w:r w:rsidR="004313B4" w:rsidRPr="001405C8">
        <w:rPr>
          <w:rFonts w:ascii="Arial Narrow" w:hAnsi="Arial Narrow" w:cs="Arial"/>
        </w:rPr>
        <w:t>, que es</w:t>
      </w:r>
      <w:r w:rsidR="00367B26" w:rsidRPr="001405C8">
        <w:rPr>
          <w:rFonts w:ascii="Arial Narrow" w:hAnsi="Arial Narrow" w:cs="Arial"/>
        </w:rPr>
        <w:t xml:space="preserve"> el acto en el que la autoridad educativa determina incorporar al sistema educativo nacional, un programa de estudios que </w:t>
      </w:r>
      <w:r w:rsidR="00B26434" w:rsidRPr="001405C8">
        <w:rPr>
          <w:rFonts w:ascii="Arial Narrow" w:hAnsi="Arial Narrow" w:cs="Arial"/>
        </w:rPr>
        <w:t>un particular pretende impartir.</w:t>
      </w:r>
    </w:p>
    <w:p w14:paraId="7CD321CC" w14:textId="75114313" w:rsidR="00982A98" w:rsidRPr="001405C8" w:rsidRDefault="00367B26" w:rsidP="006D2867">
      <w:pPr>
        <w:spacing w:line="360" w:lineRule="auto"/>
        <w:ind w:firstLine="720"/>
        <w:rPr>
          <w:rFonts w:ascii="Arial Narrow" w:hAnsi="Arial Narrow" w:cs="Arial"/>
        </w:rPr>
      </w:pPr>
      <w:r w:rsidRPr="001405C8">
        <w:rPr>
          <w:rFonts w:ascii="Arial Narrow" w:hAnsi="Arial Narrow" w:cs="Arial"/>
        </w:rPr>
        <w:t xml:space="preserve">La regulación laxa de las autoridades educativas, sumada a la </w:t>
      </w:r>
      <w:r w:rsidR="00982A98" w:rsidRPr="001405C8">
        <w:rPr>
          <w:rFonts w:ascii="Arial Narrow" w:hAnsi="Arial Narrow" w:cs="Arial"/>
        </w:rPr>
        <w:t>insuficiencia</w:t>
      </w:r>
      <w:r w:rsidRPr="001405C8">
        <w:rPr>
          <w:rFonts w:ascii="Arial Narrow" w:hAnsi="Arial Narrow" w:cs="Arial"/>
        </w:rPr>
        <w:t xml:space="preserve"> estructural y financiera de los organismos </w:t>
      </w:r>
      <w:r w:rsidR="004313B4" w:rsidRPr="001405C8">
        <w:rPr>
          <w:rFonts w:ascii="Arial Narrow" w:hAnsi="Arial Narrow" w:cs="Arial"/>
        </w:rPr>
        <w:t xml:space="preserve">encargados de otorgar el </w:t>
      </w:r>
      <w:r w:rsidR="004313B4" w:rsidRPr="001405C8">
        <w:rPr>
          <w:rFonts w:ascii="Arial Narrow" w:hAnsi="Arial Narrow" w:cs="Arial"/>
          <w:sz w:val="20"/>
        </w:rPr>
        <w:t>RVOE</w:t>
      </w:r>
      <w:r w:rsidR="004313B4" w:rsidRPr="001405C8">
        <w:rPr>
          <w:rFonts w:ascii="Arial Narrow" w:hAnsi="Arial Narrow" w:cs="Arial"/>
        </w:rPr>
        <w:t>,</w:t>
      </w:r>
      <w:r w:rsidRPr="001405C8">
        <w:rPr>
          <w:rFonts w:ascii="Arial Narrow" w:hAnsi="Arial Narrow" w:cs="Arial"/>
        </w:rPr>
        <w:t xml:space="preserve"> ha </w:t>
      </w:r>
      <w:r w:rsidR="00982A98" w:rsidRPr="001405C8">
        <w:rPr>
          <w:rFonts w:ascii="Arial Narrow" w:hAnsi="Arial Narrow" w:cs="Arial"/>
        </w:rPr>
        <w:t>provocado</w:t>
      </w:r>
      <w:r w:rsidRPr="001405C8">
        <w:rPr>
          <w:rFonts w:ascii="Arial Narrow" w:hAnsi="Arial Narrow" w:cs="Arial"/>
        </w:rPr>
        <w:t xml:space="preserve"> que diversas instituciones aprovechen las lagunas en la aplicación de los marcos legales, para promover programas educativos que no cumpl</w:t>
      </w:r>
      <w:r w:rsidR="004313B4" w:rsidRPr="001405C8">
        <w:rPr>
          <w:rFonts w:ascii="Arial Narrow" w:hAnsi="Arial Narrow" w:cs="Arial"/>
        </w:rPr>
        <w:t>en con los requisitos mínimos para una enseñanza de calidad</w:t>
      </w:r>
      <w:r w:rsidRPr="001405C8">
        <w:rPr>
          <w:rFonts w:ascii="Arial Narrow" w:hAnsi="Arial Narrow" w:cs="Arial"/>
        </w:rPr>
        <w:t xml:space="preserve"> </w:t>
      </w:r>
      <w:r w:rsidRPr="001405C8">
        <w:rPr>
          <w:rFonts w:ascii="Arial Narrow" w:hAnsi="Arial Narrow" w:cs="Arial"/>
        </w:rPr>
        <w:fldChar w:fldCharType="begin" w:fldLock="1"/>
      </w:r>
      <w:r w:rsidR="001550A0" w:rsidRPr="001405C8">
        <w:rPr>
          <w:rFonts w:ascii="Arial Narrow" w:hAnsi="Arial Narrow" w:cs="Arial"/>
        </w:rPr>
        <w:instrText>ADDIN CSL_CITATION {"citationItems":[{"id":"ITEM-1","itemData":{"ISBN":"9788469736494","author":[{"dropping-particle":"","family":"Zamudio","given":"Martínez Viridiana","non-dropping-particle":"","parse-names":false,"suffix":""}],"container-title":"Avances en Liderazgo y Mejora de la Educación","id":"ITEM-1","issued":{"date-parts":[["2017"]]},"page":"249-252","publisher":"Red de Investigación sobre Liderazgo y Mejora de la Educación - RILME","publisher-place":"Madrid","title":"La Calidad Educativa desde las Autoridades Reguladoras de la Educación Superior Privada en Jalisco México","type":"paper-conference"},"uris":["http://www.mendeley.com/documents/?uuid=d4f66469-7097-48b9-9ef6-20706dbb7718","http://www.mendeley.com/documents/?uuid=0c2fc15d-c2b0-41de-99f6-6f9acfe6e2a9"]}],"mendeley":{"formattedCitation":"(Zamudio, 2017)","plainTextFormattedCitation":"(Zamudio, 2017)","previouslyFormattedCitation":"(Zamudio, 2017)"},"properties":{"noteIndex":0},"schema":"https://github.com/citation-style-language/schema/raw/master/csl-citation.json"}</w:instrText>
      </w:r>
      <w:r w:rsidRPr="001405C8">
        <w:rPr>
          <w:rFonts w:ascii="Arial Narrow" w:hAnsi="Arial Narrow" w:cs="Arial"/>
        </w:rPr>
        <w:fldChar w:fldCharType="separate"/>
      </w:r>
      <w:r w:rsidRPr="001405C8">
        <w:rPr>
          <w:rFonts w:ascii="Arial Narrow" w:hAnsi="Arial Narrow" w:cs="Arial"/>
          <w:noProof/>
        </w:rPr>
        <w:t>(Zamudio, 2017)</w:t>
      </w:r>
      <w:r w:rsidRPr="001405C8">
        <w:rPr>
          <w:rFonts w:ascii="Arial Narrow" w:hAnsi="Arial Narrow" w:cs="Arial"/>
        </w:rPr>
        <w:fldChar w:fldCharType="end"/>
      </w:r>
      <w:r w:rsidR="004313B4" w:rsidRPr="001405C8">
        <w:rPr>
          <w:rFonts w:ascii="Arial Narrow" w:hAnsi="Arial Narrow" w:cs="Arial"/>
        </w:rPr>
        <w:t>.</w:t>
      </w:r>
    </w:p>
    <w:p w14:paraId="733070FE" w14:textId="2E568F8D" w:rsidR="00845A40" w:rsidRPr="001405C8" w:rsidRDefault="004313B4" w:rsidP="000526AC">
      <w:pPr>
        <w:spacing w:line="360" w:lineRule="auto"/>
        <w:ind w:firstLine="720"/>
        <w:rPr>
          <w:rFonts w:ascii="Arial Narrow" w:hAnsi="Arial Narrow" w:cs="Arial"/>
        </w:rPr>
      </w:pPr>
      <w:r w:rsidRPr="001405C8">
        <w:rPr>
          <w:rFonts w:ascii="Arial Narrow" w:hAnsi="Arial Narrow" w:cs="Arial"/>
        </w:rPr>
        <w:t xml:space="preserve">En el caso de los programas educativos en psicología, </w:t>
      </w:r>
      <w:r w:rsidR="000007CD" w:rsidRPr="001405C8">
        <w:rPr>
          <w:rFonts w:ascii="Arial Narrow" w:hAnsi="Arial Narrow" w:cs="Arial"/>
        </w:rPr>
        <w:t>este contexto</w:t>
      </w:r>
      <w:r w:rsidRPr="001405C8">
        <w:rPr>
          <w:rFonts w:ascii="Arial Narrow" w:hAnsi="Arial Narrow" w:cs="Arial"/>
        </w:rPr>
        <w:t xml:space="preserve"> ha generado un entorno para la difusión de ideas, cuerpos teóricos y prácticas que no se suste</w:t>
      </w:r>
      <w:r w:rsidR="00CA3FA1" w:rsidRPr="001405C8">
        <w:rPr>
          <w:rFonts w:ascii="Arial Narrow" w:hAnsi="Arial Narrow" w:cs="Arial"/>
        </w:rPr>
        <w:t xml:space="preserve">ntan en la evidencia científica. </w:t>
      </w:r>
      <w:r w:rsidRPr="001405C8">
        <w:rPr>
          <w:rFonts w:ascii="Arial Narrow" w:hAnsi="Arial Narrow" w:cs="Arial"/>
        </w:rPr>
        <w:t xml:space="preserve">De ahí </w:t>
      </w:r>
      <w:r w:rsidR="000007CD" w:rsidRPr="001405C8">
        <w:rPr>
          <w:rFonts w:ascii="Arial Narrow" w:hAnsi="Arial Narrow" w:cs="Arial"/>
        </w:rPr>
        <w:t xml:space="preserve">que </w:t>
      </w:r>
      <w:r w:rsidRPr="001405C8">
        <w:rPr>
          <w:rFonts w:ascii="Arial Narrow" w:hAnsi="Arial Narrow" w:cs="Arial"/>
        </w:rPr>
        <w:t xml:space="preserve">algunas instituciones, se caractericen </w:t>
      </w:r>
      <w:r w:rsidR="00FB32E5" w:rsidRPr="001405C8">
        <w:rPr>
          <w:rFonts w:ascii="Arial Narrow" w:hAnsi="Arial Narrow" w:cs="Arial"/>
        </w:rPr>
        <w:t xml:space="preserve">por implementar programas de estudio débilmente estructurados, con </w:t>
      </w:r>
      <w:r w:rsidR="00B26434" w:rsidRPr="001405C8">
        <w:rPr>
          <w:rFonts w:ascii="Arial Narrow" w:hAnsi="Arial Narrow" w:cs="Arial"/>
        </w:rPr>
        <w:t>escasa</w:t>
      </w:r>
      <w:r w:rsidR="00FB32E5" w:rsidRPr="001405C8">
        <w:rPr>
          <w:rFonts w:ascii="Arial Narrow" w:hAnsi="Arial Narrow" w:cs="Arial"/>
        </w:rPr>
        <w:t xml:space="preserve"> o nula orientación hacia la investigación, ausencia</w:t>
      </w:r>
      <w:r w:rsidR="000007CD" w:rsidRPr="001405C8">
        <w:rPr>
          <w:rFonts w:ascii="Arial Narrow" w:hAnsi="Arial Narrow" w:cs="Arial"/>
        </w:rPr>
        <w:t xml:space="preserve"> de una planta académica sólida</w:t>
      </w:r>
      <w:r w:rsidR="00FB32E5" w:rsidRPr="001405C8">
        <w:rPr>
          <w:rFonts w:ascii="Arial Narrow" w:hAnsi="Arial Narrow" w:cs="Arial"/>
        </w:rPr>
        <w:t xml:space="preserve"> </w:t>
      </w:r>
      <w:r w:rsidR="000007CD" w:rsidRPr="001405C8">
        <w:rPr>
          <w:rFonts w:ascii="Arial Narrow" w:hAnsi="Arial Narrow" w:cs="Arial"/>
        </w:rPr>
        <w:t>y</w:t>
      </w:r>
      <w:r w:rsidR="00FB32E5" w:rsidRPr="001405C8">
        <w:rPr>
          <w:rFonts w:ascii="Arial Narrow" w:hAnsi="Arial Narrow" w:cs="Arial"/>
        </w:rPr>
        <w:t xml:space="preserve"> recursos documentales</w:t>
      </w:r>
      <w:r w:rsidR="000007CD" w:rsidRPr="001405C8">
        <w:rPr>
          <w:rFonts w:ascii="Arial Narrow" w:hAnsi="Arial Narrow" w:cs="Arial"/>
        </w:rPr>
        <w:t xml:space="preserve"> limitados</w:t>
      </w:r>
      <w:r w:rsidR="00FB32E5" w:rsidRPr="001405C8">
        <w:rPr>
          <w:rFonts w:ascii="Arial Narrow" w:hAnsi="Arial Narrow" w:cs="Arial"/>
        </w:rPr>
        <w:t xml:space="preserve">, así como una infraestructura </w:t>
      </w:r>
      <w:r w:rsidR="000007CD" w:rsidRPr="001405C8">
        <w:rPr>
          <w:rFonts w:ascii="Arial Narrow" w:hAnsi="Arial Narrow" w:cs="Arial"/>
        </w:rPr>
        <w:t>deficiente, con falta</w:t>
      </w:r>
      <w:r w:rsidR="00FB32E5" w:rsidRPr="001405C8">
        <w:rPr>
          <w:rFonts w:ascii="Arial Narrow" w:hAnsi="Arial Narrow" w:cs="Arial"/>
        </w:rPr>
        <w:t xml:space="preserve"> de centros de entrenamiento y laboratorios idóneos para el aprendizaje </w:t>
      </w:r>
      <w:r w:rsidR="00FB32E5" w:rsidRPr="001405C8">
        <w:rPr>
          <w:rFonts w:ascii="Arial Narrow" w:hAnsi="Arial Narrow" w:cs="Arial"/>
        </w:rPr>
        <w:fldChar w:fldCharType="begin" w:fldLock="1"/>
      </w:r>
      <w:r w:rsidR="00D21FD2" w:rsidRPr="001405C8">
        <w:rPr>
          <w:rFonts w:ascii="Arial Narrow" w:hAnsi="Arial Narrow" w:cs="Arial"/>
        </w:rPr>
        <w:instrText>ADDIN CSL_CITATION {"citationItems":[{"id":"ITEM-1","itemData":{"author":[{"dropping-particle":"","family":"Ribes-Iñesta","given":"Emilio","non-dropping-particle":"","parse-names":false,"suffix":""}],"container-title":"Revista Mexicana de Psicología","id":"ITEM-1","issue":"1","issued":{"date-parts":[["2011"]]},"page":"85-92","title":"La psicología, cuál, cómo y para qué","type":"article-journal","volume":"28"},"uris":["http://www.mendeley.com/documents/?uuid=263db120-094d-4e8e-82eb-c7edbdd45bb6","http://www.mendeley.com/documents/?uuid=e621a1b4-a2ba-4f7b-851d-ef26aceb0fb3"]}],"mendeley":{"formattedCitation":"(Ribes-Iñesta, 2011)","plainTextFormattedCitation":"(Ribes-Iñesta, 2011)","previouslyFormattedCitation":"(Ribes-Iñesta, 2011)"},"properties":{"noteIndex":0},"schema":"https://github.com/citation-style-language/schema/raw/master/csl-citation.json"}</w:instrText>
      </w:r>
      <w:r w:rsidR="00FB32E5" w:rsidRPr="001405C8">
        <w:rPr>
          <w:rFonts w:ascii="Arial Narrow" w:hAnsi="Arial Narrow" w:cs="Arial"/>
        </w:rPr>
        <w:fldChar w:fldCharType="separate"/>
      </w:r>
      <w:r w:rsidR="008273BB" w:rsidRPr="001405C8">
        <w:rPr>
          <w:rFonts w:ascii="Arial Narrow" w:hAnsi="Arial Narrow" w:cs="Arial"/>
          <w:noProof/>
        </w:rPr>
        <w:t>(Ribes-Iñesta, 2011)</w:t>
      </w:r>
      <w:r w:rsidR="00FB32E5" w:rsidRPr="001405C8">
        <w:rPr>
          <w:rFonts w:ascii="Arial Narrow" w:hAnsi="Arial Narrow" w:cs="Arial"/>
        </w:rPr>
        <w:fldChar w:fldCharType="end"/>
      </w:r>
      <w:r w:rsidR="00FB32E5" w:rsidRPr="001405C8">
        <w:rPr>
          <w:rFonts w:ascii="Arial Narrow" w:hAnsi="Arial Narrow" w:cs="Arial"/>
        </w:rPr>
        <w:t>.</w:t>
      </w:r>
      <w:r w:rsidRPr="001405C8">
        <w:rPr>
          <w:rFonts w:ascii="Arial Narrow" w:hAnsi="Arial Narrow" w:cs="Arial"/>
        </w:rPr>
        <w:t xml:space="preserve"> </w:t>
      </w:r>
      <w:r w:rsidR="000526AC" w:rsidRPr="001405C8">
        <w:rPr>
          <w:rFonts w:ascii="Arial Narrow" w:hAnsi="Arial Narrow" w:cs="Arial"/>
        </w:rPr>
        <w:t xml:space="preserve"> </w:t>
      </w:r>
      <w:r w:rsidR="00FB32E5" w:rsidRPr="001405C8">
        <w:rPr>
          <w:rFonts w:ascii="Arial Narrow" w:hAnsi="Arial Narrow" w:cs="Arial"/>
        </w:rPr>
        <w:t>Además</w:t>
      </w:r>
      <w:r w:rsidR="00845A40" w:rsidRPr="001405C8">
        <w:rPr>
          <w:rFonts w:ascii="Arial Narrow" w:hAnsi="Arial Narrow" w:cs="Arial"/>
        </w:rPr>
        <w:t xml:space="preserve">, es usual que </w:t>
      </w:r>
      <w:r w:rsidR="00B21390" w:rsidRPr="001405C8">
        <w:rPr>
          <w:rFonts w:ascii="Arial Narrow" w:hAnsi="Arial Narrow" w:cs="Arial"/>
        </w:rPr>
        <w:t xml:space="preserve">en estas instituciones </w:t>
      </w:r>
      <w:r w:rsidR="00845A40" w:rsidRPr="001405C8">
        <w:rPr>
          <w:rFonts w:ascii="Arial Narrow" w:hAnsi="Arial Narrow" w:cs="Arial"/>
        </w:rPr>
        <w:t xml:space="preserve">prevalezca: </w:t>
      </w:r>
    </w:p>
    <w:p w14:paraId="246BC858" w14:textId="5930F29E" w:rsidR="00FB32E5" w:rsidRPr="001405C8" w:rsidRDefault="006D2867" w:rsidP="006D2867">
      <w:pPr>
        <w:spacing w:line="480" w:lineRule="auto"/>
        <w:ind w:left="720"/>
        <w:rPr>
          <w:rFonts w:ascii="Arial Narrow" w:hAnsi="Arial Narrow" w:cs="Arial"/>
        </w:rPr>
      </w:pPr>
      <w:r w:rsidRPr="001405C8">
        <w:rPr>
          <w:rFonts w:ascii="Arial Narrow" w:hAnsi="Arial Narrow" w:cs="Arial"/>
        </w:rPr>
        <w:t>U</w:t>
      </w:r>
      <w:r w:rsidR="00FB32E5" w:rsidRPr="001405C8">
        <w:rPr>
          <w:rFonts w:ascii="Arial Narrow" w:hAnsi="Arial Narrow" w:cs="Arial"/>
        </w:rPr>
        <w:t xml:space="preserve">n eclecticismo superficial negociado corporativamente y una dosis adicional de discurso postmoderno y esoterismo (…) [de manera que] los programas de psicología sólo requieren algunas aulas, personal docente improvisado, unos cuantos equipos de cómputo, quizá una </w:t>
      </w:r>
      <w:r w:rsidRPr="001405C8">
        <w:rPr>
          <w:rFonts w:ascii="Arial Narrow" w:hAnsi="Arial Narrow" w:cs="Arial"/>
        </w:rPr>
        <w:t>sala con espejo de doble vista.</w:t>
      </w:r>
      <w:r w:rsidR="00FB32E5" w:rsidRPr="001405C8">
        <w:rPr>
          <w:rFonts w:ascii="Arial Narrow" w:hAnsi="Arial Narrow" w:cs="Arial"/>
        </w:rPr>
        <w:t xml:space="preserve"> </w:t>
      </w:r>
      <w:r w:rsidR="00FB32E5" w:rsidRPr="001405C8">
        <w:rPr>
          <w:rFonts w:ascii="Arial Narrow" w:hAnsi="Arial Narrow" w:cs="Arial"/>
        </w:rPr>
        <w:fldChar w:fldCharType="begin" w:fldLock="1"/>
      </w:r>
      <w:r w:rsidRPr="001405C8">
        <w:rPr>
          <w:rFonts w:ascii="Arial Narrow" w:hAnsi="Arial Narrow" w:cs="Arial"/>
        </w:rPr>
        <w:instrText>ADDIN CSL_CITATION {"citationItems":[{"id":"ITEM-1","itemData":{"author":[{"dropping-particle":"","family":"Ribes-Iñesta","given":"Emilio","non-dropping-particle":"","parse-names":false,"suffix":""}],"container-title":"Revista Mexicana de Psicología","id":"ITEM-1","issue":"1","issued":{"date-parts":[["2011"]]},"page":"85-92","title":"La psicología, cuál, cómo y para qué","type":"article-journal","volume":"28"},"uris":["http://www.mendeley.com/documents/?uuid=e621a1b4-a2ba-4f7b-851d-ef26aceb0fb3","http://www.mendeley.com/documents/?uuid=263db120-094d-4e8e-82eb-c7edbdd45bb6"]}],"mendeley":{"formattedCitation":"(Ribes-Iñesta, 2011)","manualFormatting":"(Ribes-Iñesta, 2011, p. 88)","plainTextFormattedCitation":"(Ribes-Iñesta, 2011)","previouslyFormattedCitation":"(Ribes-Iñesta, 2011)"},"properties":{"noteIndex":0},"schema":"https://github.com/citation-style-language/schema/raw/master/csl-citation.json"}</w:instrText>
      </w:r>
      <w:r w:rsidR="00FB32E5" w:rsidRPr="001405C8">
        <w:rPr>
          <w:rFonts w:ascii="Arial Narrow" w:hAnsi="Arial Narrow" w:cs="Arial"/>
        </w:rPr>
        <w:fldChar w:fldCharType="separate"/>
      </w:r>
      <w:r w:rsidR="008273BB" w:rsidRPr="001405C8">
        <w:rPr>
          <w:rFonts w:ascii="Arial Narrow" w:hAnsi="Arial Narrow" w:cs="Arial"/>
          <w:noProof/>
        </w:rPr>
        <w:t>(Ribes-Iñesta, 2011</w:t>
      </w:r>
      <w:r w:rsidRPr="001405C8">
        <w:rPr>
          <w:rFonts w:ascii="Arial Narrow" w:hAnsi="Arial Narrow" w:cs="Arial"/>
          <w:noProof/>
        </w:rPr>
        <w:t>, p. 88</w:t>
      </w:r>
      <w:r w:rsidR="008273BB" w:rsidRPr="001405C8">
        <w:rPr>
          <w:rFonts w:ascii="Arial Narrow" w:hAnsi="Arial Narrow" w:cs="Arial"/>
          <w:noProof/>
        </w:rPr>
        <w:t>)</w:t>
      </w:r>
      <w:r w:rsidR="00FB32E5" w:rsidRPr="001405C8">
        <w:rPr>
          <w:rFonts w:ascii="Arial Narrow" w:hAnsi="Arial Narrow" w:cs="Arial"/>
        </w:rPr>
        <w:fldChar w:fldCharType="end"/>
      </w:r>
      <w:r w:rsidR="00FB32E5" w:rsidRPr="001405C8">
        <w:rPr>
          <w:rFonts w:ascii="Arial Narrow" w:hAnsi="Arial Narrow" w:cs="Arial"/>
        </w:rPr>
        <w:t xml:space="preserve">. </w:t>
      </w:r>
    </w:p>
    <w:p w14:paraId="55F1AC69" w14:textId="6C4D80A3" w:rsidR="00D9373B" w:rsidRPr="001405C8" w:rsidRDefault="00E0590E" w:rsidP="006D2867">
      <w:pPr>
        <w:spacing w:line="360" w:lineRule="auto"/>
        <w:ind w:firstLine="720"/>
        <w:rPr>
          <w:rFonts w:ascii="Arial Narrow" w:hAnsi="Arial Narrow" w:cs="Arial"/>
          <w:lang w:val="es-ES_tradnl"/>
        </w:rPr>
      </w:pPr>
      <w:r w:rsidRPr="001405C8">
        <w:rPr>
          <w:rFonts w:ascii="Arial Narrow" w:hAnsi="Arial Narrow" w:cs="Arial"/>
          <w:lang w:val="es-ES_tradnl"/>
        </w:rPr>
        <w:t xml:space="preserve">Lo anterior, propicia un </w:t>
      </w:r>
      <w:r w:rsidR="00845A40" w:rsidRPr="001405C8">
        <w:rPr>
          <w:rFonts w:ascii="Arial Narrow" w:hAnsi="Arial Narrow" w:cs="Arial"/>
          <w:lang w:val="es-ES_tradnl"/>
        </w:rPr>
        <w:t>entorno</w:t>
      </w:r>
      <w:r w:rsidRPr="001405C8">
        <w:rPr>
          <w:rFonts w:ascii="Arial Narrow" w:hAnsi="Arial Narrow" w:cs="Arial"/>
          <w:lang w:val="es-ES_tradnl"/>
        </w:rPr>
        <w:t xml:space="preserve"> que a la postre, </w:t>
      </w:r>
      <w:r w:rsidR="00CA3FA1" w:rsidRPr="001405C8">
        <w:rPr>
          <w:rFonts w:ascii="Arial Narrow" w:hAnsi="Arial Narrow" w:cs="Arial"/>
          <w:lang w:val="es-ES_tradnl"/>
        </w:rPr>
        <w:t>hace posible</w:t>
      </w:r>
      <w:r w:rsidR="00845A40" w:rsidRPr="001405C8">
        <w:rPr>
          <w:rFonts w:ascii="Arial Narrow" w:hAnsi="Arial Narrow" w:cs="Arial"/>
          <w:lang w:val="es-ES_tradnl"/>
        </w:rPr>
        <w:t xml:space="preserve"> el egreso de profesionales con </w:t>
      </w:r>
      <w:r w:rsidR="00FB32E5" w:rsidRPr="001405C8">
        <w:rPr>
          <w:rFonts w:ascii="Arial Narrow" w:hAnsi="Arial Narrow" w:cs="Arial"/>
          <w:lang w:val="es-ES_tradnl"/>
        </w:rPr>
        <w:t>escasas ha</w:t>
      </w:r>
      <w:r w:rsidR="00845A40" w:rsidRPr="001405C8">
        <w:rPr>
          <w:rFonts w:ascii="Arial Narrow" w:hAnsi="Arial Narrow" w:cs="Arial"/>
          <w:lang w:val="es-ES_tradnl"/>
        </w:rPr>
        <w:t>bilidades para la investigación,</w:t>
      </w:r>
      <w:r w:rsidR="00D9373B" w:rsidRPr="001405C8">
        <w:rPr>
          <w:rFonts w:ascii="Arial Narrow" w:hAnsi="Arial Narrow" w:cs="Arial"/>
          <w:lang w:val="es-ES_tradnl"/>
        </w:rPr>
        <w:t xml:space="preserve"> que no basan su práctica en los principios del método científico, ni </w:t>
      </w:r>
      <w:r w:rsidRPr="001405C8">
        <w:rPr>
          <w:rFonts w:ascii="Arial Narrow" w:hAnsi="Arial Narrow" w:cs="Arial"/>
          <w:lang w:val="es-ES_tradnl"/>
        </w:rPr>
        <w:t>se encuentran en condiciones de acceder o comprender las evidencias empíricas</w:t>
      </w:r>
      <w:r w:rsidR="00CA3FA1" w:rsidRPr="001405C8">
        <w:rPr>
          <w:rFonts w:ascii="Arial Narrow" w:hAnsi="Arial Narrow" w:cs="Arial"/>
          <w:lang w:val="es-ES_tradnl"/>
        </w:rPr>
        <w:t>,</w:t>
      </w:r>
      <w:r w:rsidRPr="001405C8">
        <w:rPr>
          <w:rFonts w:ascii="Arial Narrow" w:hAnsi="Arial Narrow" w:cs="Arial"/>
          <w:lang w:val="es-ES_tradnl"/>
        </w:rPr>
        <w:t xml:space="preserve"> </w:t>
      </w:r>
      <w:r w:rsidR="00B21390" w:rsidRPr="001405C8">
        <w:rPr>
          <w:rFonts w:ascii="Arial Narrow" w:hAnsi="Arial Narrow" w:cs="Arial"/>
          <w:lang w:val="es-ES_tradnl"/>
        </w:rPr>
        <w:t xml:space="preserve">para </w:t>
      </w:r>
      <w:r w:rsidRPr="001405C8">
        <w:rPr>
          <w:rFonts w:ascii="Arial Narrow" w:hAnsi="Arial Narrow" w:cs="Arial"/>
          <w:lang w:val="es-ES_tradnl"/>
        </w:rPr>
        <w:t xml:space="preserve">tomar decisiones </w:t>
      </w:r>
      <w:r w:rsidR="00B21390" w:rsidRPr="001405C8">
        <w:rPr>
          <w:rFonts w:ascii="Arial Narrow" w:hAnsi="Arial Narrow" w:cs="Arial"/>
          <w:lang w:val="es-ES_tradnl"/>
        </w:rPr>
        <w:t>sobre</w:t>
      </w:r>
      <w:r w:rsidRPr="001405C8">
        <w:rPr>
          <w:rFonts w:ascii="Arial Narrow" w:hAnsi="Arial Narrow" w:cs="Arial"/>
          <w:lang w:val="es-ES_tradnl"/>
        </w:rPr>
        <w:t xml:space="preserve"> las intervenciones que realizan. </w:t>
      </w:r>
    </w:p>
    <w:p w14:paraId="61F75A65" w14:textId="2F6E09A3" w:rsidR="000852CE" w:rsidRPr="001405C8" w:rsidRDefault="0047570A" w:rsidP="000526AC">
      <w:pPr>
        <w:spacing w:line="360" w:lineRule="auto"/>
        <w:ind w:firstLine="720"/>
        <w:rPr>
          <w:rFonts w:ascii="Arial Narrow" w:hAnsi="Arial Narrow" w:cs="Arial"/>
        </w:rPr>
      </w:pPr>
      <w:r w:rsidRPr="001405C8">
        <w:rPr>
          <w:rFonts w:ascii="Arial Narrow" w:hAnsi="Arial Narrow" w:cs="Arial"/>
        </w:rPr>
        <w:t xml:space="preserve">Este contexto </w:t>
      </w:r>
      <w:r w:rsidR="00982A98" w:rsidRPr="001405C8">
        <w:rPr>
          <w:rFonts w:ascii="Arial Narrow" w:hAnsi="Arial Narrow" w:cs="Arial"/>
        </w:rPr>
        <w:t xml:space="preserve">ha sido </w:t>
      </w:r>
      <w:r w:rsidR="00845A40" w:rsidRPr="001405C8">
        <w:rPr>
          <w:rFonts w:ascii="Arial Narrow" w:hAnsi="Arial Narrow" w:cs="Arial"/>
        </w:rPr>
        <w:t>un</w:t>
      </w:r>
      <w:r w:rsidR="00982A98" w:rsidRPr="001405C8">
        <w:rPr>
          <w:rFonts w:ascii="Arial Narrow" w:hAnsi="Arial Narrow" w:cs="Arial"/>
        </w:rPr>
        <w:t xml:space="preserve"> escenario</w:t>
      </w:r>
      <w:r w:rsidR="00845A40" w:rsidRPr="001405C8">
        <w:rPr>
          <w:rFonts w:ascii="Arial Narrow" w:hAnsi="Arial Narrow" w:cs="Arial"/>
        </w:rPr>
        <w:t xml:space="preserve"> idóneo </w:t>
      </w:r>
      <w:r w:rsidR="00982A98" w:rsidRPr="001405C8">
        <w:rPr>
          <w:rFonts w:ascii="Arial Narrow" w:hAnsi="Arial Narrow" w:cs="Arial"/>
        </w:rPr>
        <w:t>para la apar</w:t>
      </w:r>
      <w:r w:rsidR="00845A40" w:rsidRPr="001405C8">
        <w:rPr>
          <w:rFonts w:ascii="Arial Narrow" w:hAnsi="Arial Narrow" w:cs="Arial"/>
        </w:rPr>
        <w:t>ición de tratamientos</w:t>
      </w:r>
      <w:r w:rsidR="00982A98" w:rsidRPr="001405C8">
        <w:rPr>
          <w:rFonts w:ascii="Arial Narrow" w:hAnsi="Arial Narrow" w:cs="Arial"/>
        </w:rPr>
        <w:t xml:space="preserve"> que se presentan como psicológicos, pero que no reportan evidencias de su calidad ni de sus efectos</w:t>
      </w:r>
      <w:r w:rsidR="00FB32E5" w:rsidRPr="001405C8">
        <w:rPr>
          <w:rFonts w:ascii="Arial Narrow" w:hAnsi="Arial Narrow" w:cs="Arial"/>
        </w:rPr>
        <w:t xml:space="preserve"> sobre los problemas que afirman resolver</w:t>
      </w:r>
      <w:r w:rsidR="00982A98" w:rsidRPr="001405C8">
        <w:rPr>
          <w:rFonts w:ascii="Arial Narrow" w:hAnsi="Arial Narrow" w:cs="Arial"/>
        </w:rPr>
        <w:t xml:space="preserve"> </w:t>
      </w:r>
      <w:r w:rsidR="0038761B" w:rsidRPr="001405C8">
        <w:rPr>
          <w:rFonts w:ascii="Arial Narrow" w:hAnsi="Arial Narrow" w:cs="Arial"/>
        </w:rPr>
        <w:fldChar w:fldCharType="begin" w:fldLock="1"/>
      </w:r>
      <w:r w:rsidR="001550A0" w:rsidRPr="001405C8">
        <w:rPr>
          <w:rFonts w:ascii="Arial Narrow" w:hAnsi="Arial Narrow" w:cs="Arial"/>
        </w:rPr>
        <w:instrText>ADDIN CSL_CITATION {"citationItems":[{"id":"ITEM-1","itemData":{"author":[{"dropping-particle":"","family":"Pascual","given":"Llobell Juan","non-dropping-particle":"","parse-names":false,"suffix":""},{"dropping-particle":"","family":"Frías","given":"Navarro María Dolores","non-dropping-particle":"","parse-names":false,"suffix":""},{"dropping-particle":"","family":"Monterde","given":"i Bort Héctor","non-dropping-particle":"","parse-names":false,"suffix":""}],"container-title":"Papeles de Psicólogo","id":"ITEM-1","issue":"87","issued":{"date-parts":[["2004"]]},"page":"1-8","title":"Tratamientos psicológicos con apoyo empírico y práctica clínica basada en la evidencia","type":"article-journal","volume":"25"},"uris":["http://www.mendeley.com/documents/?uuid=b89b6290-d3e8-419a-a9e4-2c21d1a769f5","http://www.mendeley.com/documents/?uuid=5b4d8f79-7da7-48e3-8be2-44f4ec11c2ca"]}],"mendeley":{"formattedCitation":"(Pascual et al., 2004)","plainTextFormattedCitation":"(Pascual et al., 2004)","previouslyFormattedCitation":"(Pascual et al., 2004)"},"properties":{"noteIndex":0},"schema":"https://github.com/citation-style-language/schema/raw/master/csl-citation.json"}</w:instrText>
      </w:r>
      <w:r w:rsidR="0038761B" w:rsidRPr="001405C8">
        <w:rPr>
          <w:rFonts w:ascii="Arial Narrow" w:hAnsi="Arial Narrow" w:cs="Arial"/>
        </w:rPr>
        <w:fldChar w:fldCharType="separate"/>
      </w:r>
      <w:r w:rsidR="0038761B" w:rsidRPr="001405C8">
        <w:rPr>
          <w:rFonts w:ascii="Arial Narrow" w:hAnsi="Arial Narrow" w:cs="Arial"/>
          <w:noProof/>
        </w:rPr>
        <w:t>(Pascual et al., 2004)</w:t>
      </w:r>
      <w:r w:rsidR="0038761B" w:rsidRPr="001405C8">
        <w:rPr>
          <w:rFonts w:ascii="Arial Narrow" w:hAnsi="Arial Narrow" w:cs="Arial"/>
        </w:rPr>
        <w:fldChar w:fldCharType="end"/>
      </w:r>
      <w:r w:rsidR="0038761B" w:rsidRPr="001405C8">
        <w:rPr>
          <w:rFonts w:ascii="Arial Narrow" w:hAnsi="Arial Narrow" w:cs="Arial"/>
        </w:rPr>
        <w:t xml:space="preserve">. </w:t>
      </w:r>
      <w:r w:rsidR="00FB32E5" w:rsidRPr="001405C8">
        <w:rPr>
          <w:rFonts w:ascii="Arial Narrow" w:hAnsi="Arial Narrow" w:cs="Arial"/>
        </w:rPr>
        <w:t xml:space="preserve">Los tratamientos de esta índole, se </w:t>
      </w:r>
      <w:r w:rsidR="00CA3FA1" w:rsidRPr="001405C8">
        <w:rPr>
          <w:rFonts w:ascii="Arial Narrow" w:hAnsi="Arial Narrow" w:cs="Arial"/>
        </w:rPr>
        <w:t>denominan</w:t>
      </w:r>
      <w:r w:rsidR="00FB32E5" w:rsidRPr="001405C8">
        <w:rPr>
          <w:rFonts w:ascii="Arial Narrow" w:hAnsi="Arial Narrow" w:cs="Arial"/>
        </w:rPr>
        <w:t xml:space="preserve"> terapias alternativas</w:t>
      </w:r>
      <w:r w:rsidR="00CA3FA1" w:rsidRPr="001405C8">
        <w:rPr>
          <w:rFonts w:ascii="Arial Narrow" w:hAnsi="Arial Narrow" w:cs="Arial"/>
        </w:rPr>
        <w:t xml:space="preserve"> o pseudoterapias</w:t>
      </w:r>
      <w:r w:rsidR="00FB32E5" w:rsidRPr="001405C8">
        <w:rPr>
          <w:rFonts w:ascii="Arial Narrow" w:hAnsi="Arial Narrow" w:cs="Arial"/>
        </w:rPr>
        <w:t xml:space="preserve"> y se </w:t>
      </w:r>
      <w:r w:rsidR="00946F96" w:rsidRPr="001405C8">
        <w:rPr>
          <w:rFonts w:ascii="Arial Narrow" w:hAnsi="Arial Narrow" w:cs="Arial"/>
        </w:rPr>
        <w:t xml:space="preserve">caracterizan por abordar problemas </w:t>
      </w:r>
      <w:r w:rsidR="00D9373B" w:rsidRPr="001405C8">
        <w:rPr>
          <w:rFonts w:ascii="Arial Narrow" w:hAnsi="Arial Narrow" w:cs="Arial"/>
        </w:rPr>
        <w:t xml:space="preserve">tanto psicológicos como de salud, </w:t>
      </w:r>
      <w:r w:rsidR="00946F96" w:rsidRPr="001405C8">
        <w:rPr>
          <w:rFonts w:ascii="Arial Narrow" w:hAnsi="Arial Narrow" w:cs="Arial"/>
        </w:rPr>
        <w:t xml:space="preserve">con planteamientos que no soportan un enfoque lógico, riguroso y falsable, que son condiciones esenciales del método científico </w:t>
      </w:r>
      <w:r w:rsidR="00946F96" w:rsidRPr="001405C8">
        <w:rPr>
          <w:rFonts w:ascii="Arial Narrow" w:hAnsi="Arial Narrow" w:cs="Arial"/>
        </w:rPr>
        <w:fldChar w:fldCharType="begin" w:fldLock="1"/>
      </w:r>
      <w:r w:rsidR="001550A0" w:rsidRPr="001405C8">
        <w:rPr>
          <w:rFonts w:ascii="Arial Narrow" w:hAnsi="Arial Narrow" w:cs="Arial"/>
        </w:rPr>
        <w:instrText>ADDIN CSL_CITATION {"citationItems":[{"id":"ITEM-1","itemData":{"author":[{"dropping-particle":"","family":"Caballo","given":"Vicente E.","non-dropping-particle":"","parse-names":false,"suffix":""},{"dropping-particle":"","family":"Salazar","given":"Isabel C.","non-dropping-particle":"","parse-names":false,"suffix":""}],"id":"ITEM-1","issued":{"date-parts":[["2019"]]},"number-of-pages":"210","publisher":"Siglo XXI","publisher-place":"Madrid","title":"Ingenuos. El engaño de las terapias alternativas","type":"book"},"uris":["http://www.mendeley.com/documents/?uuid=949ac038-3209-498a-aa90-1bab5e346c65","http://www.mendeley.com/documents/?uuid=93ec04d5-16c8-402e-82ed-3bd53d458d8a"]}],"mendeley":{"formattedCitation":"(Caballo &amp; Salazar, 2019)","plainTextFormattedCitation":"(Caballo &amp; Salazar, 2019)","previouslyFormattedCitation":"(Caballo &amp; Salazar, 2019)"},"properties":{"noteIndex":0},"schema":"https://github.com/citation-style-language/schema/raw/master/csl-citation.json"}</w:instrText>
      </w:r>
      <w:r w:rsidR="00946F96" w:rsidRPr="001405C8">
        <w:rPr>
          <w:rFonts w:ascii="Arial Narrow" w:hAnsi="Arial Narrow" w:cs="Arial"/>
        </w:rPr>
        <w:fldChar w:fldCharType="separate"/>
      </w:r>
      <w:r w:rsidR="00946F96" w:rsidRPr="001405C8">
        <w:rPr>
          <w:rFonts w:ascii="Arial Narrow" w:hAnsi="Arial Narrow" w:cs="Arial"/>
          <w:noProof/>
        </w:rPr>
        <w:t>(Caballo &amp; Salazar, 2019)</w:t>
      </w:r>
      <w:r w:rsidR="00946F96" w:rsidRPr="001405C8">
        <w:rPr>
          <w:rFonts w:ascii="Arial Narrow" w:hAnsi="Arial Narrow" w:cs="Arial"/>
        </w:rPr>
        <w:fldChar w:fldCharType="end"/>
      </w:r>
      <w:r w:rsidR="00946F96" w:rsidRPr="001405C8">
        <w:rPr>
          <w:rFonts w:ascii="Arial Narrow" w:hAnsi="Arial Narrow" w:cs="Arial"/>
        </w:rPr>
        <w:t>.</w:t>
      </w:r>
      <w:r w:rsidR="00E06F6F" w:rsidRPr="001405C8">
        <w:rPr>
          <w:rFonts w:ascii="Arial Narrow" w:hAnsi="Arial Narrow" w:cs="Arial"/>
        </w:rPr>
        <w:t xml:space="preserve"> </w:t>
      </w:r>
      <w:r w:rsidR="000852CE" w:rsidRPr="001405C8">
        <w:rPr>
          <w:rFonts w:ascii="Arial Narrow" w:hAnsi="Arial Narrow" w:cs="Arial"/>
        </w:rPr>
        <w:t>Las pseudoterapias se distinguen, debido a que:</w:t>
      </w:r>
    </w:p>
    <w:p w14:paraId="00D807BD" w14:textId="2DEE4833" w:rsidR="00E557A2" w:rsidRPr="001405C8" w:rsidRDefault="00E557A2" w:rsidP="00E557A2">
      <w:pPr>
        <w:spacing w:line="480" w:lineRule="auto"/>
        <w:ind w:left="720"/>
        <w:rPr>
          <w:rFonts w:ascii="Arial Narrow" w:hAnsi="Arial Narrow" w:cs="Arial"/>
          <w:lang w:val="es-ES_tradnl"/>
        </w:rPr>
      </w:pPr>
      <w:r w:rsidRPr="001405C8">
        <w:rPr>
          <w:rFonts w:ascii="Arial Narrow" w:hAnsi="Arial Narrow" w:cs="Arial"/>
          <w:lang w:val="es-ES_tradnl"/>
        </w:rPr>
        <w:lastRenderedPageBreak/>
        <w:t xml:space="preserve">Muchas de ellas están disfrazadas de cientifismo y exprimen al máximo el efecto placebo, el </w:t>
      </w:r>
      <w:r w:rsidRPr="001405C8">
        <w:rPr>
          <w:rFonts w:ascii="Arial Narrow" w:hAnsi="Arial Narrow" w:cs="Arial"/>
          <w:i/>
          <w:lang w:val="es-ES_tradnl"/>
        </w:rPr>
        <w:t>be-friendly</w:t>
      </w:r>
      <w:r w:rsidRPr="001405C8">
        <w:rPr>
          <w:rFonts w:ascii="Arial Narrow" w:hAnsi="Arial Narrow" w:cs="Arial"/>
          <w:lang w:val="es-ES_tradnl"/>
        </w:rPr>
        <w:t xml:space="preserve"> (ser amable o tratar al paciente como a un amigo), el carisma (y la manipulación) y las habilidades terapéuticas aplicadas a personas predispuestas, algunas de ellas incluso desesperadas. </w:t>
      </w:r>
      <w:r w:rsidRPr="001405C8">
        <w:rPr>
          <w:rFonts w:ascii="Arial Narrow" w:hAnsi="Arial Narrow" w:cs="Arial"/>
          <w:lang w:val="es-ES_tradnl"/>
        </w:rPr>
        <w:fldChar w:fldCharType="begin" w:fldLock="1"/>
      </w:r>
      <w:r w:rsidRPr="001405C8">
        <w:rPr>
          <w:rFonts w:ascii="Arial Narrow" w:hAnsi="Arial Narrow" w:cs="Arial"/>
          <w:lang w:val="es-ES_tradnl"/>
        </w:rPr>
        <w:instrText>ADDIN CSL_CITATION {"citationItems":[{"id":"ITEM-1","itemData":{"DOI":"10.23923/pap.psicol2020.2946","ISSN":"0214-7823","abstract":"La psicología está considerada una disciplina científica, pero algunas de sus especialidades, como la psicología clínica, tienen importantes dificultades para aplicar el método científico y trasladar los resultados de la investigación experimental al contexto profesional. Esta situación es especialmente problemática cuando multitud de teorías hacen que proliferen numerosos tratamientos psicológicos y que se sustente la idea (¿equivocada?) de que todos funcionan. El enfrentamiento entre posicionamientos basados en los aspectos comunes de las psicoterapias, en confrontación con los centrados en las técnicas, ha facilitado el camino y la expansión de pseudoterapias y la confusión de la población en general. Todo esto ocurre dentro de un contexto en el que ya existía un importante desencuentro entre la ciencia y la práctica clínica que afecta a muchos ámbitos profesionales de la psicología. El debate sobre los tratamientos y la asunción de que todos son eficaces permite mantener una actitud permisiva ante el uso de cualquier tratamiento, a veces avalados por algunas universidades, colegios profesionales y sociedades científico-profesionales, sin establecer restricciones a la difusión de propuestas pseudocientíficas, que no han sido sometidas a contraste empírico. En este trabajo presentamos un análisis del estado actual del tema y debatimos algunos de los aspectos más importantes.","author":[{"dropping-particle":"","family":"Moriana","given":"Juan Antonio","non-dropping-particle":"","parse-names":false,"suffix":""},{"dropping-particle":"","family":"Gálvez-Lara","given":"Mario","non-dropping-particle":"","parse-names":false,"suffix":""}],"container-title":"Papeles del Psicólogo - Psychologist Papers","id":"ITEM-1","issue":"2","issued":{"date-parts":[["2020"]]},"page":"201-210","title":"Psicoterapias y pseudoterapias en búsqueda de la evidencia científica. La ciencia y la práctica profesional en psicología clínica","type":"article-journal","volume":"41"},"uris":["http://www.mendeley.com/documents/?uuid=06304c84-77e0-43c3-aa98-f7688a600bba"]}],"mendeley":{"formattedCitation":"(Moriana &amp; Gálvez-Lara, 2020)","manualFormatting":"(Moriana &amp; Gálvez-Lara, 2020, p. 205)","plainTextFormattedCitation":"(Moriana &amp; Gálvez-Lara, 2020)","previouslyFormattedCitation":"(Moriana &amp; Gálvez-Lara, 2020)"},"properties":{"noteIndex":0},"schema":"https://github.com/citation-style-language/schema/raw/master/csl-citation.json"}</w:instrText>
      </w:r>
      <w:r w:rsidRPr="001405C8">
        <w:rPr>
          <w:rFonts w:ascii="Arial Narrow" w:hAnsi="Arial Narrow" w:cs="Arial"/>
          <w:lang w:val="es-ES_tradnl"/>
        </w:rPr>
        <w:fldChar w:fldCharType="separate"/>
      </w:r>
      <w:r w:rsidRPr="001405C8">
        <w:rPr>
          <w:rFonts w:ascii="Arial Narrow" w:hAnsi="Arial Narrow" w:cs="Arial"/>
          <w:noProof/>
          <w:lang w:val="es-ES_tradnl"/>
        </w:rPr>
        <w:t>(Moriana &amp; Gálvez-Lara, 2020, p. 205)</w:t>
      </w:r>
      <w:r w:rsidRPr="001405C8">
        <w:rPr>
          <w:rFonts w:ascii="Arial Narrow" w:hAnsi="Arial Narrow" w:cs="Arial"/>
          <w:lang w:val="es-ES_tradnl"/>
        </w:rPr>
        <w:fldChar w:fldCharType="end"/>
      </w:r>
    </w:p>
    <w:p w14:paraId="471F3908" w14:textId="539E96AD" w:rsidR="00B472C7" w:rsidRPr="001405C8" w:rsidRDefault="00B472C7" w:rsidP="006D2867">
      <w:pPr>
        <w:spacing w:line="360" w:lineRule="auto"/>
        <w:ind w:firstLine="720"/>
        <w:rPr>
          <w:rFonts w:ascii="Arial Narrow" w:hAnsi="Arial Narrow" w:cs="Arial"/>
        </w:rPr>
      </w:pPr>
      <w:r w:rsidRPr="001405C8">
        <w:rPr>
          <w:rFonts w:ascii="Arial Narrow" w:hAnsi="Arial Narrow" w:cs="Arial"/>
        </w:rPr>
        <w:t xml:space="preserve">Las </w:t>
      </w:r>
      <w:r w:rsidR="00E557A2" w:rsidRPr="001405C8">
        <w:rPr>
          <w:rFonts w:ascii="Arial Narrow" w:hAnsi="Arial Narrow" w:cs="Arial"/>
        </w:rPr>
        <w:t>pseudoterapias</w:t>
      </w:r>
      <w:r w:rsidRPr="001405C8">
        <w:rPr>
          <w:rFonts w:ascii="Arial Narrow" w:hAnsi="Arial Narrow" w:cs="Arial"/>
        </w:rPr>
        <w:t xml:space="preserve"> han encontrado eco entre algunos miembros de la comunidad que posiciona su práctica en la psicología aduciendo, entre otros argumentos, que: “el método científico no puede ser aplicado al ser humano cuando se trata de estudiar su esfera emocional, comportamental o cognitiva</w:t>
      </w:r>
      <w:r w:rsidR="004D310F" w:rsidRPr="001405C8">
        <w:rPr>
          <w:rFonts w:ascii="Arial Narrow" w:hAnsi="Arial Narrow" w:cs="Arial"/>
        </w:rPr>
        <w:t xml:space="preserve"> [además de que] </w:t>
      </w:r>
      <w:r w:rsidRPr="001405C8">
        <w:rPr>
          <w:rFonts w:ascii="Arial Narrow" w:hAnsi="Arial Narrow" w:cs="Arial"/>
        </w:rPr>
        <w:t xml:space="preserve">las personas no son animales, el ser humano es diferente, no se puede tratar a los individuos como si fueran objetos” </w:t>
      </w:r>
      <w:r w:rsidRPr="001405C8">
        <w:rPr>
          <w:rFonts w:ascii="Arial Narrow" w:hAnsi="Arial Narrow" w:cs="Arial"/>
        </w:rPr>
        <w:fldChar w:fldCharType="begin" w:fldLock="1"/>
      </w:r>
      <w:r w:rsidRPr="001405C8">
        <w:rPr>
          <w:rFonts w:ascii="Arial Narrow" w:hAnsi="Arial Narrow" w:cs="Arial"/>
        </w:rPr>
        <w:instrText>ADDIN CSL_CITATION {"citationItems":[{"id":"ITEM-1","itemData":{"author":[{"dropping-particle":"","family":"Caballo","given":"Vicente E.","non-dropping-particle":"","parse-names":false,"suffix":""},{"dropping-particle":"","family":"Salazar","given":"Isabel C.","non-dropping-particle":"","parse-names":false,"suffix":""}],"id":"ITEM-1","issued":{"date-parts":[["2019"]]},"number-of-pages":"210","publisher":"Siglo XXI","publisher-place":"Madrid","title":"Ingenuos. El engaño de las terapias alternativas","type":"book"},"uris":["http://www.mendeley.com/documents/?uuid=93ec04d5-16c8-402e-82ed-3bd53d458d8a"]}],"mendeley":{"formattedCitation":"(Caballo &amp; Salazar, 2019)","manualFormatting":"(Caballo &amp; Salazar, 2019, p. 6)","plainTextFormattedCitation":"(Caballo &amp; Salazar, 2019)","previouslyFormattedCitation":"(Caballo &amp; Salazar, 2019)"},"properties":{"noteIndex":0},"schema":"https://github.com/citation-style-language/schema/raw/master/csl-citation.json"}</w:instrText>
      </w:r>
      <w:r w:rsidRPr="001405C8">
        <w:rPr>
          <w:rFonts w:ascii="Arial Narrow" w:hAnsi="Arial Narrow" w:cs="Arial"/>
        </w:rPr>
        <w:fldChar w:fldCharType="separate"/>
      </w:r>
      <w:r w:rsidRPr="001405C8">
        <w:rPr>
          <w:rFonts w:ascii="Arial Narrow" w:hAnsi="Arial Narrow" w:cs="Arial"/>
          <w:noProof/>
        </w:rPr>
        <w:t>(Caballo &amp; Salazar, 2019, p. 6)</w:t>
      </w:r>
      <w:r w:rsidRPr="001405C8">
        <w:rPr>
          <w:rFonts w:ascii="Arial Narrow" w:hAnsi="Arial Narrow" w:cs="Arial"/>
        </w:rPr>
        <w:fldChar w:fldCharType="end"/>
      </w:r>
      <w:r w:rsidR="00932568" w:rsidRPr="001405C8">
        <w:rPr>
          <w:rFonts w:ascii="Arial Narrow" w:hAnsi="Arial Narrow" w:cs="Arial"/>
        </w:rPr>
        <w:t>.</w:t>
      </w:r>
    </w:p>
    <w:p w14:paraId="13DBC6B2" w14:textId="5FF25E53" w:rsidR="00B472C7" w:rsidRPr="001405C8" w:rsidRDefault="00E557A2" w:rsidP="00932568">
      <w:pPr>
        <w:spacing w:line="360" w:lineRule="auto"/>
        <w:ind w:firstLine="720"/>
        <w:rPr>
          <w:rFonts w:ascii="Arial Narrow" w:hAnsi="Arial Narrow" w:cs="Arial"/>
        </w:rPr>
      </w:pPr>
      <w:r w:rsidRPr="001405C8">
        <w:rPr>
          <w:rFonts w:ascii="Arial Narrow" w:hAnsi="Arial Narrow" w:cs="Arial"/>
        </w:rPr>
        <w:t>Lo anter</w:t>
      </w:r>
      <w:r w:rsidR="000852CE" w:rsidRPr="001405C8">
        <w:rPr>
          <w:rFonts w:ascii="Arial Narrow" w:hAnsi="Arial Narrow" w:cs="Arial"/>
        </w:rPr>
        <w:t xml:space="preserve">ior, tiene implicaciones éticas, </w:t>
      </w:r>
      <w:r w:rsidRPr="001405C8">
        <w:rPr>
          <w:rFonts w:ascii="Arial Narrow" w:hAnsi="Arial Narrow" w:cs="Arial"/>
        </w:rPr>
        <w:t xml:space="preserve">pues la práctica </w:t>
      </w:r>
      <w:r w:rsidR="00B472C7" w:rsidRPr="001405C8">
        <w:rPr>
          <w:rFonts w:ascii="Arial Narrow" w:hAnsi="Arial Narrow" w:cs="Arial"/>
        </w:rPr>
        <w:t>que</w:t>
      </w:r>
      <w:r w:rsidR="00932568" w:rsidRPr="001405C8">
        <w:rPr>
          <w:rFonts w:ascii="Arial Narrow" w:hAnsi="Arial Narrow" w:cs="Arial"/>
        </w:rPr>
        <w:t xml:space="preserve"> se realiza sin una base científica, </w:t>
      </w:r>
      <w:r w:rsidR="00B472C7" w:rsidRPr="001405C8">
        <w:rPr>
          <w:rFonts w:ascii="Arial Narrow" w:hAnsi="Arial Narrow" w:cs="Arial"/>
        </w:rPr>
        <w:t>puede provocar afectaciones</w:t>
      </w:r>
      <w:r w:rsidR="00932568" w:rsidRPr="001405C8">
        <w:rPr>
          <w:rFonts w:ascii="Arial Narrow" w:hAnsi="Arial Narrow" w:cs="Arial"/>
        </w:rPr>
        <w:t xml:space="preserve"> que se derivan de procedimientos que no cuentan con evidencia de sus efectos; </w:t>
      </w:r>
      <w:r w:rsidR="000852CE" w:rsidRPr="001405C8">
        <w:rPr>
          <w:rFonts w:ascii="Arial Narrow" w:hAnsi="Arial Narrow" w:cs="Arial"/>
        </w:rPr>
        <w:t xml:space="preserve">lo que a su vez, ocasiona </w:t>
      </w:r>
      <w:r w:rsidR="00B472C7" w:rsidRPr="001405C8">
        <w:rPr>
          <w:rFonts w:ascii="Arial Narrow" w:hAnsi="Arial Narrow" w:cs="Arial"/>
        </w:rPr>
        <w:t>inconformidad y desconfianza</w:t>
      </w:r>
      <w:r w:rsidR="00B21390" w:rsidRPr="001405C8">
        <w:rPr>
          <w:rFonts w:ascii="Arial Narrow" w:hAnsi="Arial Narrow" w:cs="Arial"/>
        </w:rPr>
        <w:t xml:space="preserve"> </w:t>
      </w:r>
      <w:r w:rsidR="00932568" w:rsidRPr="001405C8">
        <w:rPr>
          <w:rFonts w:ascii="Arial Narrow" w:hAnsi="Arial Narrow" w:cs="Arial"/>
        </w:rPr>
        <w:t xml:space="preserve">hacia el ejercicio de la </w:t>
      </w:r>
      <w:r w:rsidRPr="001405C8">
        <w:rPr>
          <w:rFonts w:ascii="Arial Narrow" w:hAnsi="Arial Narrow" w:cs="Arial"/>
        </w:rPr>
        <w:t>psicología</w:t>
      </w:r>
      <w:r w:rsidR="00B472C7" w:rsidRPr="001405C8">
        <w:rPr>
          <w:rFonts w:ascii="Arial Narrow" w:hAnsi="Arial Narrow" w:cs="Arial"/>
        </w:rPr>
        <w:t xml:space="preserve"> </w:t>
      </w:r>
      <w:r w:rsidR="00B472C7" w:rsidRPr="001405C8">
        <w:rPr>
          <w:rFonts w:ascii="Arial Narrow" w:hAnsi="Arial Narrow" w:cs="Arial"/>
        </w:rPr>
        <w:fldChar w:fldCharType="begin" w:fldLock="1"/>
      </w:r>
      <w:r w:rsidR="00B472C7" w:rsidRPr="001405C8">
        <w:rPr>
          <w:rFonts w:ascii="Arial Narrow" w:hAnsi="Arial Narrow" w:cs="Arial"/>
        </w:rPr>
        <w:instrText>ADDIN CSL_CITATION {"citationItems":[{"id":"ITEM-1","itemData":{"ISBN":"0000000182003","author":[{"dropping-particle":"","family":"Domenecq","given":"Gómez Yolanda","non-dropping-particle":"","parse-names":false,"suffix":""},{"dropping-particle":"","family":"Freire","given":"Soler Josué","non-dropping-particle":"","parse-names":false,"suffix":""},{"dropping-particle":"","family":"Querts","given":"Méndez Odalis","non-dropping-particle":"","parse-names":false,"suffix":""},{"dropping-particle":"","family":"Columbié","given":"Reyes Juan Lorenzo","non-dropping-particle":"","parse-names":false,"suffix":""}],"container-title":"MEDISAN","id":"ITEM-1","issue":"5","issued":{"date-parts":[["2020"]]},"page":"906-924","title":"Consideraciones actuales sobre la iatrogenia","type":"article-journal","volume":"24"},"uris":["http://www.mendeley.com/documents/?uuid=f9679e9b-6d52-4540-b8a0-5b7a16c6b78f"]}],"mendeley":{"formattedCitation":"(Domenecq et al., 2020)","plainTextFormattedCitation":"(Domenecq et al., 2020)","previouslyFormattedCitation":"(Domenecq et al., 2020)"},"properties":{"noteIndex":0},"schema":"https://github.com/citation-style-language/schema/raw/master/csl-citation.json"}</w:instrText>
      </w:r>
      <w:r w:rsidR="00B472C7" w:rsidRPr="001405C8">
        <w:rPr>
          <w:rFonts w:ascii="Arial Narrow" w:hAnsi="Arial Narrow" w:cs="Arial"/>
        </w:rPr>
        <w:fldChar w:fldCharType="separate"/>
      </w:r>
      <w:r w:rsidR="00B472C7" w:rsidRPr="001405C8">
        <w:rPr>
          <w:rFonts w:ascii="Arial Narrow" w:hAnsi="Arial Narrow" w:cs="Arial"/>
          <w:noProof/>
        </w:rPr>
        <w:t>(Domenecq et al., 2020)</w:t>
      </w:r>
      <w:r w:rsidR="00B472C7" w:rsidRPr="001405C8">
        <w:rPr>
          <w:rFonts w:ascii="Arial Narrow" w:hAnsi="Arial Narrow" w:cs="Arial"/>
        </w:rPr>
        <w:fldChar w:fldCharType="end"/>
      </w:r>
      <w:r w:rsidR="00B472C7" w:rsidRPr="001405C8">
        <w:rPr>
          <w:rFonts w:ascii="Arial Narrow" w:hAnsi="Arial Narrow" w:cs="Arial"/>
        </w:rPr>
        <w:t xml:space="preserve">. </w:t>
      </w:r>
    </w:p>
    <w:p w14:paraId="71624585" w14:textId="60FC2B1B" w:rsidR="00B472C7" w:rsidRPr="001405C8" w:rsidRDefault="00B21390" w:rsidP="006D2867">
      <w:pPr>
        <w:spacing w:line="360" w:lineRule="auto"/>
        <w:ind w:firstLine="720"/>
        <w:rPr>
          <w:rFonts w:ascii="Arial Narrow" w:hAnsi="Arial Narrow" w:cs="Arial"/>
        </w:rPr>
      </w:pPr>
      <w:r w:rsidRPr="001405C8">
        <w:rPr>
          <w:rFonts w:ascii="Arial Narrow" w:hAnsi="Arial Narrow" w:cs="Arial"/>
        </w:rPr>
        <w:t>Además</w:t>
      </w:r>
      <w:r w:rsidR="00E557A2" w:rsidRPr="001405C8">
        <w:rPr>
          <w:rFonts w:ascii="Arial Narrow" w:hAnsi="Arial Narrow" w:cs="Arial"/>
        </w:rPr>
        <w:t>, estas prácticas</w:t>
      </w:r>
      <w:r w:rsidR="00B472C7" w:rsidRPr="001405C8">
        <w:rPr>
          <w:rFonts w:ascii="Arial Narrow" w:hAnsi="Arial Narrow" w:cs="Arial"/>
        </w:rPr>
        <w:t xml:space="preserve"> han contribuido a la confusión y al </w:t>
      </w:r>
      <w:r w:rsidR="00E557A2" w:rsidRPr="001405C8">
        <w:rPr>
          <w:rFonts w:ascii="Arial Narrow" w:hAnsi="Arial Narrow" w:cs="Arial"/>
        </w:rPr>
        <w:t>d</w:t>
      </w:r>
      <w:r w:rsidR="00B472C7" w:rsidRPr="001405C8">
        <w:rPr>
          <w:rFonts w:ascii="Arial Narrow" w:hAnsi="Arial Narrow" w:cs="Arial"/>
        </w:rPr>
        <w:t>esconocimiento que prevalece entre la población sobre la función de los profesionales de la psicología, sus métodos, herramientas, áreas de intervención y, desde luego, sobre la efectividad de sus procedimientos. En un estudio que realizó la Asocia</w:t>
      </w:r>
      <w:r w:rsidR="00E557A2" w:rsidRPr="001405C8">
        <w:rPr>
          <w:rFonts w:ascii="Arial Narrow" w:hAnsi="Arial Narrow" w:cs="Arial"/>
        </w:rPr>
        <w:t xml:space="preserve">ción Oaxaqueña de Psicología </w:t>
      </w:r>
      <w:r w:rsidR="00B472C7" w:rsidRPr="001405C8">
        <w:rPr>
          <w:rFonts w:ascii="Arial Narrow" w:hAnsi="Arial Narrow" w:cs="Arial"/>
        </w:rPr>
        <w:t>sobre la percepción de la población respecto a las actividades del profesional de la psicología,</w:t>
      </w:r>
      <w:r w:rsidR="000526AC" w:rsidRPr="001405C8">
        <w:rPr>
          <w:rFonts w:ascii="Arial Narrow" w:hAnsi="Arial Narrow" w:cs="Arial"/>
        </w:rPr>
        <w:t xml:space="preserve"> </w:t>
      </w:r>
      <w:r w:rsidR="0059660C" w:rsidRPr="001405C8">
        <w:rPr>
          <w:rFonts w:ascii="Arial Narrow" w:hAnsi="Arial Narrow" w:cs="Arial"/>
        </w:rPr>
        <w:t>69% respondió</w:t>
      </w:r>
      <w:r w:rsidR="00B472C7" w:rsidRPr="001405C8">
        <w:rPr>
          <w:rFonts w:ascii="Arial Narrow" w:hAnsi="Arial Narrow" w:cs="Arial"/>
        </w:rPr>
        <w:t xml:space="preserve"> que los psicólogos son personas que ayudan a resolver los problemas de los demás y 23% dijo desconocer a qué se dedican; por otra parte, solo 35% de la población indicó que percibió efectividad en la resolución del problema po</w:t>
      </w:r>
      <w:r w:rsidR="00E557A2" w:rsidRPr="001405C8">
        <w:rPr>
          <w:rFonts w:ascii="Arial Narrow" w:hAnsi="Arial Narrow" w:cs="Arial"/>
        </w:rPr>
        <w:t xml:space="preserve">r el que asistieron a consulta </w:t>
      </w:r>
      <w:r w:rsidR="00E557A2" w:rsidRPr="001405C8">
        <w:rPr>
          <w:rFonts w:ascii="Arial Narrow" w:hAnsi="Arial Narrow" w:cs="Arial"/>
        </w:rPr>
        <w:fldChar w:fldCharType="begin" w:fldLock="1"/>
      </w:r>
      <w:r w:rsidR="00BD1E79" w:rsidRPr="001405C8">
        <w:rPr>
          <w:rFonts w:ascii="Arial Narrow" w:hAnsi="Arial Narrow" w:cs="Arial"/>
        </w:rPr>
        <w:instrText>ADDIN CSL_CITATION {"citationItems":[{"id":"ITEM-1","itemData":{"author":[{"dropping-particle":"","family":"Vargas-Mendoza","given":"Jaime Ernesto","non-dropping-particle":"","parse-names":false,"suffix":""},{"dropping-particle":"","family":"Reyes","given":"Cruz Gloria","non-dropping-particle":"","parse-names":false,"suffix":""}],"id":"ITEM-1","issued":{"date-parts":[["2018"]]},"number-of-pages":"200","publisher":"CreateSpace Independent Publishing Platform","publisher-place":"Scotts Valley, California","title":"Psicología: ensayos y reflexiones desde Oaxaca, México","type":"book"},"uris":["http://www.mendeley.com/documents/?uuid=bb0c6e7e-d899-4b30-851a-3cc8876cf81d"]}],"mendeley":{"formattedCitation":"(Vargas-Mendoza &amp; Reyes, 2018)","plainTextFormattedCitation":"(Vargas-Mendoza &amp; Reyes, 2018)","previouslyFormattedCitation":"(Vargas-Mendoza &amp; Reyes, 2018)"},"properties":{"noteIndex":0},"schema":"https://github.com/citation-style-language/schema/raw/master/csl-citation.json"}</w:instrText>
      </w:r>
      <w:r w:rsidR="00E557A2" w:rsidRPr="001405C8">
        <w:rPr>
          <w:rFonts w:ascii="Arial Narrow" w:hAnsi="Arial Narrow" w:cs="Arial"/>
        </w:rPr>
        <w:fldChar w:fldCharType="separate"/>
      </w:r>
      <w:r w:rsidR="00E557A2" w:rsidRPr="001405C8">
        <w:rPr>
          <w:rFonts w:ascii="Arial Narrow" w:hAnsi="Arial Narrow" w:cs="Arial"/>
          <w:noProof/>
        </w:rPr>
        <w:t>(Vargas-Mendoza &amp; Reyes, 2018)</w:t>
      </w:r>
      <w:r w:rsidR="00E557A2" w:rsidRPr="001405C8">
        <w:rPr>
          <w:rFonts w:ascii="Arial Narrow" w:hAnsi="Arial Narrow" w:cs="Arial"/>
        </w:rPr>
        <w:fldChar w:fldCharType="end"/>
      </w:r>
      <w:r w:rsidR="00E557A2" w:rsidRPr="001405C8">
        <w:rPr>
          <w:rFonts w:ascii="Arial Narrow" w:hAnsi="Arial Narrow" w:cs="Arial"/>
        </w:rPr>
        <w:t xml:space="preserve">. </w:t>
      </w:r>
    </w:p>
    <w:p w14:paraId="6211FB9F" w14:textId="089E568C" w:rsidR="00B472C7" w:rsidRPr="001405C8" w:rsidRDefault="00B472C7" w:rsidP="006D2867">
      <w:pPr>
        <w:spacing w:line="360" w:lineRule="auto"/>
        <w:ind w:firstLine="720"/>
        <w:rPr>
          <w:rFonts w:ascii="Arial Narrow" w:hAnsi="Arial Narrow" w:cs="Arial"/>
        </w:rPr>
      </w:pPr>
      <w:r w:rsidRPr="001405C8">
        <w:rPr>
          <w:rFonts w:ascii="Arial Narrow" w:hAnsi="Arial Narrow" w:cs="Arial"/>
        </w:rPr>
        <w:t xml:space="preserve">Aunque resulta desalentador, este escenario </w:t>
      </w:r>
      <w:r w:rsidR="001B6741" w:rsidRPr="001405C8">
        <w:rPr>
          <w:rFonts w:ascii="Arial Narrow" w:hAnsi="Arial Narrow" w:cs="Arial"/>
        </w:rPr>
        <w:t>es</w:t>
      </w:r>
      <w:r w:rsidRPr="001405C8">
        <w:rPr>
          <w:rFonts w:ascii="Arial Narrow" w:hAnsi="Arial Narrow" w:cs="Arial"/>
        </w:rPr>
        <w:t xml:space="preserve"> una posibilidad para </w:t>
      </w:r>
      <w:r w:rsidR="0059660C" w:rsidRPr="001405C8">
        <w:rPr>
          <w:rFonts w:ascii="Arial Narrow" w:hAnsi="Arial Narrow" w:cs="Arial"/>
        </w:rPr>
        <w:t>reflexionar sobre</w:t>
      </w:r>
      <w:r w:rsidRPr="001405C8">
        <w:rPr>
          <w:rFonts w:ascii="Arial Narrow" w:hAnsi="Arial Narrow" w:cs="Arial"/>
        </w:rPr>
        <w:t xml:space="preserve"> alternativas que permitan </w:t>
      </w:r>
      <w:r w:rsidR="001B6741" w:rsidRPr="001405C8">
        <w:rPr>
          <w:rFonts w:ascii="Arial Narrow" w:hAnsi="Arial Narrow" w:cs="Arial"/>
        </w:rPr>
        <w:t>resolver</w:t>
      </w:r>
      <w:r w:rsidRPr="001405C8">
        <w:rPr>
          <w:rFonts w:ascii="Arial Narrow" w:hAnsi="Arial Narrow" w:cs="Arial"/>
        </w:rPr>
        <w:t>, en la medida de lo posible, los temas que han quedado relegados</w:t>
      </w:r>
      <w:r w:rsidR="001B6741" w:rsidRPr="001405C8">
        <w:rPr>
          <w:rFonts w:ascii="Arial Narrow" w:hAnsi="Arial Narrow" w:cs="Arial"/>
        </w:rPr>
        <w:t xml:space="preserve"> hacia el interior de la psicología</w:t>
      </w:r>
      <w:r w:rsidRPr="001405C8">
        <w:rPr>
          <w:rFonts w:ascii="Arial Narrow" w:hAnsi="Arial Narrow" w:cs="Arial"/>
        </w:rPr>
        <w:t xml:space="preserve">, principalmente en el campo de la formación y de la práctica profesional. </w:t>
      </w:r>
    </w:p>
    <w:p w14:paraId="66EEE9C9" w14:textId="77777777" w:rsidR="00B472C7" w:rsidRPr="001405C8" w:rsidRDefault="00B472C7" w:rsidP="006D2867">
      <w:pPr>
        <w:spacing w:line="360" w:lineRule="auto"/>
        <w:rPr>
          <w:rFonts w:ascii="Arial Narrow" w:hAnsi="Arial Narrow" w:cs="Arial"/>
          <w:b/>
        </w:rPr>
      </w:pPr>
      <w:r w:rsidRPr="001405C8">
        <w:rPr>
          <w:rFonts w:ascii="Arial Narrow" w:hAnsi="Arial Narrow" w:cs="Arial"/>
          <w:b/>
        </w:rPr>
        <w:t>La necesidad de una práctica psicológica basada en la ciencia</w:t>
      </w:r>
    </w:p>
    <w:p w14:paraId="768BBADA" w14:textId="75441253" w:rsidR="00340092" w:rsidRPr="001405C8" w:rsidRDefault="00B472C7" w:rsidP="001B6741">
      <w:pPr>
        <w:spacing w:line="360" w:lineRule="auto"/>
        <w:ind w:firstLine="720"/>
        <w:rPr>
          <w:rFonts w:ascii="Arial Narrow" w:hAnsi="Arial Narrow" w:cs="Arial"/>
        </w:rPr>
      </w:pPr>
      <w:r w:rsidRPr="001405C8">
        <w:rPr>
          <w:rFonts w:ascii="Arial Narrow" w:hAnsi="Arial Narrow" w:cs="Arial"/>
        </w:rPr>
        <w:t xml:space="preserve">La falta de consenso </w:t>
      </w:r>
      <w:r w:rsidR="00340092" w:rsidRPr="001405C8">
        <w:rPr>
          <w:rFonts w:ascii="Arial Narrow" w:hAnsi="Arial Narrow" w:cs="Arial"/>
        </w:rPr>
        <w:t>sobre el</w:t>
      </w:r>
      <w:r w:rsidRPr="001405C8">
        <w:rPr>
          <w:rFonts w:ascii="Arial Narrow" w:hAnsi="Arial Narrow" w:cs="Arial"/>
        </w:rPr>
        <w:t xml:space="preserve"> obje</w:t>
      </w:r>
      <w:r w:rsidR="00340092" w:rsidRPr="001405C8">
        <w:rPr>
          <w:rFonts w:ascii="Arial Narrow" w:hAnsi="Arial Narrow" w:cs="Arial"/>
        </w:rPr>
        <w:t>to de estudio de la psicología</w:t>
      </w:r>
      <w:r w:rsidRPr="001405C8">
        <w:rPr>
          <w:rFonts w:ascii="Arial Narrow" w:hAnsi="Arial Narrow" w:cs="Arial"/>
        </w:rPr>
        <w:t xml:space="preserve">, no sugiere que no se </w:t>
      </w:r>
      <w:r w:rsidR="00340092" w:rsidRPr="001405C8">
        <w:rPr>
          <w:rFonts w:ascii="Arial Narrow" w:hAnsi="Arial Narrow" w:cs="Arial"/>
        </w:rPr>
        <w:t xml:space="preserve">le haya </w:t>
      </w:r>
      <w:r w:rsidRPr="001405C8">
        <w:rPr>
          <w:rFonts w:ascii="Arial Narrow" w:hAnsi="Arial Narrow" w:cs="Arial"/>
        </w:rPr>
        <w:t xml:space="preserve">definido; el problema radica en que no existe un acuerdo para adoptar dichos preceptos entre la comunidad que </w:t>
      </w:r>
      <w:r w:rsidR="001B6741" w:rsidRPr="001405C8">
        <w:rPr>
          <w:rFonts w:ascii="Arial Narrow" w:hAnsi="Arial Narrow" w:cs="Arial"/>
        </w:rPr>
        <w:t>enmarca su práctica en esta profesión</w:t>
      </w:r>
      <w:r w:rsidRPr="001405C8">
        <w:rPr>
          <w:rFonts w:ascii="Arial Narrow" w:hAnsi="Arial Narrow" w:cs="Arial"/>
        </w:rPr>
        <w:t>.</w:t>
      </w:r>
      <w:r w:rsidR="00340092" w:rsidRPr="001405C8">
        <w:rPr>
          <w:rFonts w:ascii="Arial Narrow" w:hAnsi="Arial Narrow" w:cs="Arial"/>
        </w:rPr>
        <w:t xml:space="preserve"> Lo anterior, tiene impli</w:t>
      </w:r>
      <w:r w:rsidR="002D1F42" w:rsidRPr="001405C8">
        <w:rPr>
          <w:rFonts w:ascii="Arial Narrow" w:hAnsi="Arial Narrow" w:cs="Arial"/>
        </w:rPr>
        <w:t>caciones en el ámbito formativo</w:t>
      </w:r>
      <w:r w:rsidR="00340092" w:rsidRPr="001405C8">
        <w:rPr>
          <w:rFonts w:ascii="Arial Narrow" w:hAnsi="Arial Narrow" w:cs="Arial"/>
        </w:rPr>
        <w:t xml:space="preserve"> que</w:t>
      </w:r>
      <w:r w:rsidR="002D1F42" w:rsidRPr="001405C8">
        <w:rPr>
          <w:rFonts w:ascii="Arial Narrow" w:hAnsi="Arial Narrow" w:cs="Arial"/>
        </w:rPr>
        <w:t>,</w:t>
      </w:r>
      <w:r w:rsidR="00340092" w:rsidRPr="001405C8">
        <w:rPr>
          <w:rFonts w:ascii="Arial Narrow" w:hAnsi="Arial Narrow" w:cs="Arial"/>
        </w:rPr>
        <w:t xml:space="preserve"> a su vez, repercute</w:t>
      </w:r>
      <w:r w:rsidR="001B6741" w:rsidRPr="001405C8">
        <w:rPr>
          <w:rFonts w:ascii="Arial Narrow" w:hAnsi="Arial Narrow" w:cs="Arial"/>
        </w:rPr>
        <w:t>n</w:t>
      </w:r>
      <w:r w:rsidR="00340092" w:rsidRPr="001405C8">
        <w:rPr>
          <w:rFonts w:ascii="Arial Narrow" w:hAnsi="Arial Narrow" w:cs="Arial"/>
        </w:rPr>
        <w:t xml:space="preserve"> en el ejercicio profesional de esta disciplina. </w:t>
      </w:r>
    </w:p>
    <w:p w14:paraId="698C408B" w14:textId="0F52A9D5" w:rsidR="00B472C7" w:rsidRPr="001405C8" w:rsidRDefault="001B6741" w:rsidP="001B6741">
      <w:pPr>
        <w:spacing w:line="360" w:lineRule="auto"/>
        <w:ind w:firstLine="720"/>
        <w:rPr>
          <w:rFonts w:ascii="Arial Narrow" w:hAnsi="Arial Narrow" w:cs="Arial"/>
        </w:rPr>
      </w:pPr>
      <w:r w:rsidRPr="001405C8">
        <w:rPr>
          <w:rFonts w:ascii="Arial Narrow" w:hAnsi="Arial Narrow" w:cs="Arial"/>
        </w:rPr>
        <w:t>Sin embargo, ante l</w:t>
      </w:r>
      <w:r w:rsidR="00B472C7" w:rsidRPr="001405C8">
        <w:rPr>
          <w:rFonts w:ascii="Arial Narrow" w:hAnsi="Arial Narrow" w:cs="Arial"/>
        </w:rPr>
        <w:t xml:space="preserve">a insistencia por incorporar el rigor científico </w:t>
      </w:r>
      <w:r w:rsidRPr="001405C8">
        <w:rPr>
          <w:rFonts w:ascii="Arial Narrow" w:hAnsi="Arial Narrow" w:cs="Arial"/>
        </w:rPr>
        <w:t>a</w:t>
      </w:r>
      <w:r w:rsidR="00B472C7" w:rsidRPr="001405C8">
        <w:rPr>
          <w:rFonts w:ascii="Arial Narrow" w:hAnsi="Arial Narrow" w:cs="Arial"/>
        </w:rPr>
        <w:t xml:space="preserve"> la enseñanza</w:t>
      </w:r>
      <w:r w:rsidR="00340092" w:rsidRPr="001405C8">
        <w:rPr>
          <w:rFonts w:ascii="Arial Narrow" w:hAnsi="Arial Narrow" w:cs="Arial"/>
        </w:rPr>
        <w:t xml:space="preserve"> de la psicología</w:t>
      </w:r>
      <w:r w:rsidR="00B472C7" w:rsidRPr="001405C8">
        <w:rPr>
          <w:rFonts w:ascii="Arial Narrow" w:hAnsi="Arial Narrow" w:cs="Arial"/>
        </w:rPr>
        <w:t xml:space="preserve"> y </w:t>
      </w:r>
      <w:r w:rsidRPr="001405C8">
        <w:rPr>
          <w:rFonts w:ascii="Arial Narrow" w:hAnsi="Arial Narrow" w:cs="Arial"/>
        </w:rPr>
        <w:t>a</w:t>
      </w:r>
      <w:r w:rsidR="00340092" w:rsidRPr="001405C8">
        <w:rPr>
          <w:rFonts w:ascii="Arial Narrow" w:hAnsi="Arial Narrow" w:cs="Arial"/>
        </w:rPr>
        <w:t xml:space="preserve"> su</w:t>
      </w:r>
      <w:r w:rsidR="00B472C7" w:rsidRPr="001405C8">
        <w:rPr>
          <w:rFonts w:ascii="Arial Narrow" w:hAnsi="Arial Narrow" w:cs="Arial"/>
        </w:rPr>
        <w:t xml:space="preserve"> práctica profesional, </w:t>
      </w:r>
      <w:r w:rsidRPr="001405C8">
        <w:rPr>
          <w:rFonts w:ascii="Arial Narrow" w:hAnsi="Arial Narrow" w:cs="Arial"/>
        </w:rPr>
        <w:t>surge el siguiente cuestionamiento</w:t>
      </w:r>
      <w:r w:rsidR="00B472C7" w:rsidRPr="001405C8">
        <w:rPr>
          <w:rFonts w:ascii="Arial Narrow" w:hAnsi="Arial Narrow" w:cs="Arial"/>
        </w:rPr>
        <w:t xml:space="preserve"> ¿Cómo contribuye el método científico a resolver </w:t>
      </w:r>
      <w:r w:rsidR="00B472C7" w:rsidRPr="001405C8">
        <w:rPr>
          <w:rFonts w:ascii="Arial Narrow" w:hAnsi="Arial Narrow" w:cs="Arial"/>
        </w:rPr>
        <w:lastRenderedPageBreak/>
        <w:t>los problemas de la</w:t>
      </w:r>
      <w:r w:rsidRPr="001405C8">
        <w:rPr>
          <w:rFonts w:ascii="Arial Narrow" w:hAnsi="Arial Narrow" w:cs="Arial"/>
        </w:rPr>
        <w:t xml:space="preserve"> psicología? Para responder esta pregunta</w:t>
      </w:r>
      <w:r w:rsidR="00B472C7" w:rsidRPr="001405C8">
        <w:rPr>
          <w:rFonts w:ascii="Arial Narrow" w:hAnsi="Arial Narrow" w:cs="Arial"/>
        </w:rPr>
        <w:t xml:space="preserve">, conviene revisar </w:t>
      </w:r>
      <w:r w:rsidRPr="001405C8">
        <w:rPr>
          <w:rFonts w:ascii="Arial Narrow" w:hAnsi="Arial Narrow" w:cs="Arial"/>
        </w:rPr>
        <w:t>algunos</w:t>
      </w:r>
      <w:r w:rsidR="00B472C7" w:rsidRPr="001405C8">
        <w:rPr>
          <w:rFonts w:ascii="Arial Narrow" w:hAnsi="Arial Narrow" w:cs="Arial"/>
        </w:rPr>
        <w:t xml:space="preserve"> principios generales de la ciencia. </w:t>
      </w:r>
    </w:p>
    <w:p w14:paraId="7DC4259B" w14:textId="21A455BC" w:rsidR="002D1F42" w:rsidRPr="001405C8" w:rsidRDefault="00B472C7" w:rsidP="006D2867">
      <w:pPr>
        <w:spacing w:line="360" w:lineRule="auto"/>
        <w:ind w:firstLine="720"/>
        <w:rPr>
          <w:rFonts w:ascii="Arial Narrow" w:hAnsi="Arial Narrow" w:cs="Arial"/>
        </w:rPr>
      </w:pPr>
      <w:r w:rsidRPr="001405C8">
        <w:rPr>
          <w:rFonts w:ascii="Arial Narrow" w:hAnsi="Arial Narrow" w:cs="Arial"/>
        </w:rPr>
        <w:t xml:space="preserve">La ciencia no tiene una definición absoluta; su significado es dinámico, pues responde a los avances que se </w:t>
      </w:r>
      <w:r w:rsidR="00896D92" w:rsidRPr="001405C8">
        <w:rPr>
          <w:rFonts w:ascii="Arial Narrow" w:hAnsi="Arial Narrow" w:cs="Arial"/>
        </w:rPr>
        <w:t>alcanzan</w:t>
      </w:r>
      <w:r w:rsidRPr="001405C8">
        <w:rPr>
          <w:rFonts w:ascii="Arial Narrow" w:hAnsi="Arial Narrow" w:cs="Arial"/>
        </w:rPr>
        <w:t xml:space="preserve"> por las comunidades científicas que se suceden en la historia </w:t>
      </w:r>
      <w:r w:rsidRPr="001405C8">
        <w:rPr>
          <w:rFonts w:ascii="Arial Narrow" w:hAnsi="Arial Narrow" w:cs="Arial"/>
        </w:rPr>
        <w:fldChar w:fldCharType="begin" w:fldLock="1"/>
      </w:r>
      <w:r w:rsidRPr="001405C8">
        <w:rPr>
          <w:rFonts w:ascii="Arial Narrow" w:hAnsi="Arial Narrow" w:cs="Arial"/>
        </w:rPr>
        <w:instrText>ADDIN CSL_CITATION {"citationItems":[{"id":"ITEM-1","itemData":{"ISBN":"847738715X","author":[{"dropping-particle":"","family":"Fullat","given":"Octavi","non-dropping-particle":"","parse-names":false,"suffix":""}],"edition":"Primera Ed","id":"ITEM-1","issued":{"date-parts":[["2008"]]},"number-of-pages":"184","publisher":"Editorial Síntesis","publisher-place":"Barcelona","title":"Filosofías de la Educación","type":"book"},"uris":["http://www.mendeley.com/documents/?uuid=8b5b8395-b213-49e9-929b-210edf214231"]}],"mendeley":{"formattedCitation":"(Fullat, 2008)","plainTextFormattedCitation":"(Fullat, 2008)","previouslyFormattedCitation":"(Fullat, 2008)"},"properties":{"noteIndex":0},"schema":"https://github.com/citation-style-language/schema/raw/master/csl-citation.json"}</w:instrText>
      </w:r>
      <w:r w:rsidRPr="001405C8">
        <w:rPr>
          <w:rFonts w:ascii="Arial Narrow" w:hAnsi="Arial Narrow" w:cs="Arial"/>
        </w:rPr>
        <w:fldChar w:fldCharType="separate"/>
      </w:r>
      <w:r w:rsidRPr="001405C8">
        <w:rPr>
          <w:rFonts w:ascii="Arial Narrow" w:hAnsi="Arial Narrow" w:cs="Arial"/>
          <w:noProof/>
        </w:rPr>
        <w:t>(Fullat, 2008)</w:t>
      </w:r>
      <w:r w:rsidRPr="001405C8">
        <w:rPr>
          <w:rFonts w:ascii="Arial Narrow" w:hAnsi="Arial Narrow" w:cs="Arial"/>
        </w:rPr>
        <w:fldChar w:fldCharType="end"/>
      </w:r>
      <w:r w:rsidRPr="001405C8">
        <w:rPr>
          <w:rFonts w:ascii="Arial Narrow" w:hAnsi="Arial Narrow" w:cs="Arial"/>
        </w:rPr>
        <w:t>; así, por ejemplo, en el siglo I d.C. Claudio Ptolomeo elaboró un modelo cosmológico ampliamente aceptado en la época, en el que se afirmaba que la Tierra se encontraba inmóvil y que ocupaba el centro del universo; esta aseveración, fue el resultado de las observaciones que realizó con el sistema de pensamiento y los rudimentarios instrumentos que existían en esa época; con el paso del tiempo y gracias al desarrollo de nuevos conocimientos, se transitó del modelo geocéntrico al heliocéntrico, propuesto por Nicolás Copérnico</w:t>
      </w:r>
      <w:r w:rsidR="002D1F42" w:rsidRPr="001405C8">
        <w:rPr>
          <w:rFonts w:ascii="Arial Narrow" w:hAnsi="Arial Narrow" w:cs="Arial"/>
        </w:rPr>
        <w:t xml:space="preserve"> </w:t>
      </w:r>
      <w:r w:rsidR="002D1F42" w:rsidRPr="001405C8">
        <w:rPr>
          <w:rFonts w:ascii="Arial Narrow" w:hAnsi="Arial Narrow" w:cs="Arial"/>
        </w:rPr>
        <w:fldChar w:fldCharType="begin" w:fldLock="1"/>
      </w:r>
      <w:r w:rsidR="002D1F42" w:rsidRPr="001405C8">
        <w:rPr>
          <w:rFonts w:ascii="Arial Narrow" w:hAnsi="Arial Narrow" w:cs="Arial"/>
        </w:rPr>
        <w:instrText>ADDIN CSL_CITATION {"citationItems":[{"id":"ITEM-1","itemData":{"author":[{"dropping-particle":"","family":"Tamayo","given":"y Tamayo Mario","non-dropping-particle":"","parse-names":false,"suffix":""}],"id":"ITEM-1","issued":{"date-parts":[["2003"]]},"number-of-pages":"435","publisher":"Editorial Limusa","publisher-place":"Ciudad de México","title":"El proceso de la investigación científica","type":"book"},"uris":["http://www.mendeley.com/documents/?uuid=78ca7f97-8b61-4a5e-bee6-f592499cfd4b"]}],"mendeley":{"formattedCitation":"(Tamayo, 2003)","plainTextFormattedCitation":"(Tamayo, 2003)","previouslyFormattedCitation":"(Tamayo, 2003)"},"properties":{"noteIndex":0},"schema":"https://github.com/citation-style-language/schema/raw/master/csl-citation.json"}</w:instrText>
      </w:r>
      <w:r w:rsidR="002D1F42" w:rsidRPr="001405C8">
        <w:rPr>
          <w:rFonts w:ascii="Arial Narrow" w:hAnsi="Arial Narrow" w:cs="Arial"/>
        </w:rPr>
        <w:fldChar w:fldCharType="separate"/>
      </w:r>
      <w:r w:rsidR="002D1F42" w:rsidRPr="001405C8">
        <w:rPr>
          <w:rFonts w:ascii="Arial Narrow" w:hAnsi="Arial Narrow" w:cs="Arial"/>
          <w:noProof/>
        </w:rPr>
        <w:t>(Tamayo, 2003)</w:t>
      </w:r>
      <w:r w:rsidR="002D1F42" w:rsidRPr="001405C8">
        <w:rPr>
          <w:rFonts w:ascii="Arial Narrow" w:hAnsi="Arial Narrow" w:cs="Arial"/>
        </w:rPr>
        <w:fldChar w:fldCharType="end"/>
      </w:r>
      <w:r w:rsidR="000526AC" w:rsidRPr="001405C8">
        <w:rPr>
          <w:rFonts w:ascii="Arial Narrow" w:hAnsi="Arial Narrow" w:cs="Arial"/>
        </w:rPr>
        <w:t>.</w:t>
      </w:r>
    </w:p>
    <w:p w14:paraId="114FFD94" w14:textId="6AF9CB6A" w:rsidR="00FA2BAB" w:rsidRPr="001405C8" w:rsidRDefault="00896D92" w:rsidP="00896D92">
      <w:pPr>
        <w:spacing w:line="360" w:lineRule="auto"/>
        <w:ind w:firstLine="720"/>
        <w:rPr>
          <w:rFonts w:ascii="Arial Narrow" w:hAnsi="Arial Narrow" w:cs="Arial"/>
        </w:rPr>
      </w:pPr>
      <w:r w:rsidRPr="001405C8">
        <w:rPr>
          <w:rFonts w:ascii="Arial Narrow" w:hAnsi="Arial Narrow" w:cs="Arial"/>
        </w:rPr>
        <w:t xml:space="preserve">Con este ejemplo, se pretende poner de manifiesto que </w:t>
      </w:r>
      <w:r w:rsidR="00340092" w:rsidRPr="001405C8">
        <w:rPr>
          <w:rFonts w:ascii="Arial Narrow" w:hAnsi="Arial Narrow" w:cs="Arial"/>
        </w:rPr>
        <w:t xml:space="preserve">los principios que </w:t>
      </w:r>
      <w:r w:rsidRPr="001405C8">
        <w:rPr>
          <w:rFonts w:ascii="Arial Narrow" w:hAnsi="Arial Narrow" w:cs="Arial"/>
        </w:rPr>
        <w:t xml:space="preserve">otorgan significado a la noción de </w:t>
      </w:r>
      <w:r w:rsidR="00340092" w:rsidRPr="001405C8">
        <w:rPr>
          <w:rFonts w:ascii="Arial Narrow" w:hAnsi="Arial Narrow" w:cs="Arial"/>
        </w:rPr>
        <w:t xml:space="preserve">ciencia, se modifican con el paso del tiempo; sin embargo, es posible afirmar que más allá del sistema de pensamiento y de los instrumentos con los que se disponen para explorar la realidad, </w:t>
      </w:r>
      <w:r w:rsidR="00FA2BAB" w:rsidRPr="001405C8">
        <w:rPr>
          <w:rFonts w:ascii="Arial Narrow" w:hAnsi="Arial Narrow" w:cs="Arial"/>
        </w:rPr>
        <w:t xml:space="preserve">la ciencia es principalmente un modo de investigar y obtener respuestas a las inquietudes humanas </w:t>
      </w:r>
      <w:r w:rsidR="00FA2BAB" w:rsidRPr="001405C8">
        <w:rPr>
          <w:rFonts w:ascii="Arial Narrow" w:hAnsi="Arial Narrow" w:cs="Arial"/>
        </w:rPr>
        <w:fldChar w:fldCharType="begin" w:fldLock="1"/>
      </w:r>
      <w:r w:rsidR="001550A0" w:rsidRPr="001405C8">
        <w:rPr>
          <w:rFonts w:ascii="Arial Narrow" w:hAnsi="Arial Narrow" w:cs="Arial"/>
        </w:rPr>
        <w:instrText>ADDIN CSL_CITATION {"citationItems":[{"id":"ITEM-1","itemData":{"ISBN":"847738715X","author":[{"dropping-particle":"","family":"Fullat","given":"Octavi","non-dropping-particle":"","parse-names":false,"suffix":""}],"edition":"Primera Ed","id":"ITEM-1","issued":{"date-parts":[["2008"]]},"number-of-pages":"184","publisher":"Editorial Síntesis","publisher-place":"Barcelona","title":"Filosofías de la Educación","type":"book"},"uris":["http://www.mendeley.com/documents/?uuid=ddb5c645-bb62-408a-a885-27f53b966eae","http://www.mendeley.com/documents/?uuid=8b5b8395-b213-49e9-929b-210edf214231"]}],"mendeley":{"formattedCitation":"(Fullat, 2008)","plainTextFormattedCitation":"(Fullat, 2008)","previouslyFormattedCitation":"(Fullat, 2008)"},"properties":{"noteIndex":0},"schema":"https://github.com/citation-style-language/schema/raw/master/csl-citation.json"}</w:instrText>
      </w:r>
      <w:r w:rsidR="00FA2BAB" w:rsidRPr="001405C8">
        <w:rPr>
          <w:rFonts w:ascii="Arial Narrow" w:hAnsi="Arial Narrow" w:cs="Arial"/>
        </w:rPr>
        <w:fldChar w:fldCharType="separate"/>
      </w:r>
      <w:r w:rsidR="00FA2BAB" w:rsidRPr="001405C8">
        <w:rPr>
          <w:rFonts w:ascii="Arial Narrow" w:hAnsi="Arial Narrow" w:cs="Arial"/>
          <w:noProof/>
        </w:rPr>
        <w:t>(Fullat, 2008)</w:t>
      </w:r>
      <w:r w:rsidR="00FA2BAB" w:rsidRPr="001405C8">
        <w:rPr>
          <w:rFonts w:ascii="Arial Narrow" w:hAnsi="Arial Narrow" w:cs="Arial"/>
        </w:rPr>
        <w:fldChar w:fldCharType="end"/>
      </w:r>
      <w:r w:rsidR="00FA2BAB" w:rsidRPr="001405C8">
        <w:rPr>
          <w:rFonts w:ascii="Arial Narrow" w:hAnsi="Arial Narrow" w:cs="Arial"/>
        </w:rPr>
        <w:t>.</w:t>
      </w:r>
    </w:p>
    <w:p w14:paraId="0F806243" w14:textId="7E9F7B77" w:rsidR="00180013" w:rsidRPr="001405C8" w:rsidRDefault="00FA2BAB" w:rsidP="0059660C">
      <w:pPr>
        <w:spacing w:line="360" w:lineRule="auto"/>
        <w:ind w:firstLine="720"/>
        <w:rPr>
          <w:rFonts w:ascii="Arial Narrow" w:hAnsi="Arial Narrow" w:cs="Arial"/>
        </w:rPr>
      </w:pPr>
      <w:r w:rsidRPr="001405C8">
        <w:rPr>
          <w:rFonts w:ascii="Arial Narrow" w:hAnsi="Arial Narrow" w:cs="Arial"/>
        </w:rPr>
        <w:t xml:space="preserve">En la actualidad, el sistema de pensamiento desde donde se construye la ciencia, es el positivismo. Fundado por Augusto Comte en 1849, con la publicación del </w:t>
      </w:r>
      <w:r w:rsidRPr="001405C8">
        <w:rPr>
          <w:rFonts w:ascii="Arial Narrow" w:hAnsi="Arial Narrow" w:cs="Arial"/>
          <w:i/>
        </w:rPr>
        <w:t>Discurso sobre el espíritu positivo</w:t>
      </w:r>
      <w:r w:rsidRPr="001405C8">
        <w:rPr>
          <w:rFonts w:ascii="Arial Narrow" w:hAnsi="Arial Narrow" w:cs="Arial"/>
        </w:rPr>
        <w:t>, este paradigma plantea que la realidad es absoluta, está regida por</w:t>
      </w:r>
      <w:r w:rsidR="00340092" w:rsidRPr="001405C8">
        <w:rPr>
          <w:rFonts w:ascii="Arial Narrow" w:hAnsi="Arial Narrow" w:cs="Arial"/>
        </w:rPr>
        <w:t xml:space="preserve"> leyes y mecanismos naturales,</w:t>
      </w:r>
      <w:r w:rsidRPr="001405C8">
        <w:rPr>
          <w:rFonts w:ascii="Arial Narrow" w:hAnsi="Arial Narrow" w:cs="Arial"/>
        </w:rPr>
        <w:t xml:space="preserve"> por lo </w:t>
      </w:r>
      <w:r w:rsidR="00340092" w:rsidRPr="001405C8">
        <w:rPr>
          <w:rFonts w:ascii="Arial Narrow" w:hAnsi="Arial Narrow" w:cs="Arial"/>
        </w:rPr>
        <w:t>que</w:t>
      </w:r>
      <w:r w:rsidRPr="001405C8">
        <w:rPr>
          <w:rFonts w:ascii="Arial Narrow" w:hAnsi="Arial Narrow" w:cs="Arial"/>
        </w:rPr>
        <w:t xml:space="preserve"> puede ser a</w:t>
      </w:r>
      <w:r w:rsidR="006901D2" w:rsidRPr="001405C8">
        <w:rPr>
          <w:rFonts w:ascii="Arial Narrow" w:hAnsi="Arial Narrow" w:cs="Arial"/>
        </w:rPr>
        <w:t xml:space="preserve">prehensible para el ser humano; desde este enfoque, la tarea del investigador </w:t>
      </w:r>
      <w:r w:rsidR="0059660C" w:rsidRPr="001405C8">
        <w:rPr>
          <w:rFonts w:ascii="Arial Narrow" w:hAnsi="Arial Narrow" w:cs="Arial"/>
        </w:rPr>
        <w:t>es</w:t>
      </w:r>
      <w:r w:rsidR="006901D2" w:rsidRPr="001405C8">
        <w:rPr>
          <w:rFonts w:ascii="Arial Narrow" w:hAnsi="Arial Narrow" w:cs="Arial"/>
        </w:rPr>
        <w:t xml:space="preserve"> en </w:t>
      </w:r>
      <w:r w:rsidRPr="001405C8">
        <w:rPr>
          <w:rFonts w:ascii="Arial Narrow" w:hAnsi="Arial Narrow" w:cs="Arial"/>
        </w:rPr>
        <w:t xml:space="preserve">encontrar las leyes y mecanismos que preceden a los </w:t>
      </w:r>
      <w:r w:rsidR="006901D2" w:rsidRPr="001405C8">
        <w:rPr>
          <w:rFonts w:ascii="Arial Narrow" w:hAnsi="Arial Narrow" w:cs="Arial"/>
        </w:rPr>
        <w:t>hechos</w:t>
      </w:r>
      <w:r w:rsidR="0059660C" w:rsidRPr="001405C8">
        <w:rPr>
          <w:rFonts w:ascii="Arial Narrow" w:hAnsi="Arial Narrow" w:cs="Arial"/>
        </w:rPr>
        <w:t>,</w:t>
      </w:r>
      <w:r w:rsidRPr="001405C8">
        <w:rPr>
          <w:rFonts w:ascii="Arial Narrow" w:hAnsi="Arial Narrow" w:cs="Arial"/>
        </w:rPr>
        <w:t xml:space="preserve"> con el </w:t>
      </w:r>
      <w:r w:rsidR="00896D92" w:rsidRPr="001405C8">
        <w:rPr>
          <w:rFonts w:ascii="Arial Narrow" w:hAnsi="Arial Narrow" w:cs="Arial"/>
        </w:rPr>
        <w:t>fin de explicarlos, predecirlos</w:t>
      </w:r>
      <w:r w:rsidRPr="001405C8">
        <w:rPr>
          <w:rFonts w:ascii="Arial Narrow" w:hAnsi="Arial Narrow" w:cs="Arial"/>
        </w:rPr>
        <w:t xml:space="preserve"> y</w:t>
      </w:r>
      <w:r w:rsidR="00896D92" w:rsidRPr="001405C8">
        <w:rPr>
          <w:rFonts w:ascii="Arial Narrow" w:hAnsi="Arial Narrow" w:cs="Arial"/>
        </w:rPr>
        <w:t>,</w:t>
      </w:r>
      <w:r w:rsidRPr="001405C8">
        <w:rPr>
          <w:rFonts w:ascii="Arial Narrow" w:hAnsi="Arial Narrow" w:cs="Arial"/>
        </w:rPr>
        <w:t xml:space="preserve"> de ser necesario, </w:t>
      </w:r>
      <w:r w:rsidR="006901D2" w:rsidRPr="001405C8">
        <w:rPr>
          <w:rFonts w:ascii="Arial Narrow" w:hAnsi="Arial Narrow" w:cs="Arial"/>
        </w:rPr>
        <w:t xml:space="preserve">controlarlos y </w:t>
      </w:r>
      <w:r w:rsidR="00E06F6F" w:rsidRPr="001405C8">
        <w:rPr>
          <w:rFonts w:ascii="Arial Narrow" w:hAnsi="Arial Narrow" w:cs="Arial"/>
        </w:rPr>
        <w:t xml:space="preserve">modificarlos; la psicología, por su parte, se posiciona </w:t>
      </w:r>
      <w:r w:rsidR="002D1F42" w:rsidRPr="001405C8">
        <w:rPr>
          <w:rFonts w:ascii="Arial Narrow" w:hAnsi="Arial Narrow" w:cs="Arial"/>
        </w:rPr>
        <w:t>en el paradigma neopositivista</w:t>
      </w:r>
      <w:r w:rsidR="00896D92" w:rsidRPr="001405C8">
        <w:rPr>
          <w:rFonts w:ascii="Arial Narrow" w:hAnsi="Arial Narrow" w:cs="Arial"/>
        </w:rPr>
        <w:t xml:space="preserve"> que sostiene que,</w:t>
      </w:r>
      <w:r w:rsidRPr="001405C8">
        <w:rPr>
          <w:rFonts w:ascii="Arial Narrow" w:hAnsi="Arial Narrow" w:cs="Arial"/>
        </w:rPr>
        <w:t xml:space="preserve"> </w:t>
      </w:r>
      <w:r w:rsidR="0059660C" w:rsidRPr="001405C8">
        <w:rPr>
          <w:rFonts w:ascii="Arial Narrow" w:hAnsi="Arial Narrow" w:cs="Arial"/>
        </w:rPr>
        <w:t xml:space="preserve">la realidad </w:t>
      </w:r>
      <w:r w:rsidRPr="001405C8">
        <w:rPr>
          <w:rFonts w:ascii="Arial Narrow" w:hAnsi="Arial Narrow" w:cs="Arial"/>
        </w:rPr>
        <w:t>no puede ser aprehendida en su totalidad</w:t>
      </w:r>
      <w:r w:rsidR="004E6808" w:rsidRPr="001405C8">
        <w:rPr>
          <w:rFonts w:ascii="Arial Narrow" w:hAnsi="Arial Narrow" w:cs="Arial"/>
        </w:rPr>
        <w:t xml:space="preserve">, sino de forma imperfecta, </w:t>
      </w:r>
      <w:r w:rsidR="0059660C" w:rsidRPr="001405C8">
        <w:rPr>
          <w:rFonts w:ascii="Arial Narrow" w:hAnsi="Arial Narrow" w:cs="Arial"/>
        </w:rPr>
        <w:t>a partir de la influencia mutua entre el objeto de estudio y el sujeto cognoscente</w:t>
      </w:r>
      <w:r w:rsidR="002D1F42" w:rsidRPr="001405C8">
        <w:rPr>
          <w:rFonts w:ascii="Arial Narrow" w:hAnsi="Arial Narrow" w:cs="Arial"/>
        </w:rPr>
        <w:t xml:space="preserve"> </w:t>
      </w:r>
      <w:r w:rsidR="002D1F42" w:rsidRPr="001405C8">
        <w:rPr>
          <w:rFonts w:ascii="Arial Narrow" w:hAnsi="Arial Narrow" w:cs="Arial"/>
        </w:rPr>
        <w:fldChar w:fldCharType="begin" w:fldLock="1"/>
      </w:r>
      <w:r w:rsidR="00896D92" w:rsidRPr="001405C8">
        <w:rPr>
          <w:rFonts w:ascii="Arial Narrow" w:hAnsi="Arial Narrow" w:cs="Arial"/>
        </w:rPr>
        <w:instrText>ADDIN CSL_CITATION {"citationItems":[{"id":"ITEM-1","itemData":{"DOI":"10.33539/avpsicol.2015.v23n1.167","ISSN":"18129536","abstract":"Resumen El positivismo, post-positivismo, teoría crítica y constructivismo son los paradigmas que sustentan la investigación científica. Es importante que un investigador sepa en cuál de ellos se posiciona para poder tener claridad en la concepción de la realidad de su fenómeno de estudio, la relación que debe mantener con el fenómeno de interés y la metodología que debe seguir para responder a las preguntas de investigación propuestas. En el presente artículo se realiza una revisión de estos fundamentos filosóficos y se los analiza en virtud de los dos enfoques clásicos de la investigación científica: cuantitativo y cualitativo. Como conclusión se afirma la caracterización propia de cada paradigma en la concepción ontológica, epistemológica y metodológica en el proceso de investigación científica. Palabras clave: investigación científica, paradigmas, positivismo, post-positivismo, teoría crítica, constructivismo. Abstract Positivism, post-positivism, critical theory and constructivism are the paradigms that support scientific research. It is important for a researcher knows which of them is positioned for being a clear conception of the reality of phenomenon under study. In this article a review is made of these philosophical foundations and analyzes under the two classical approaches to scientific research: quantitative and qualitative. In conclusion the proper characterization of each paradigm is stated in the ontological, epistemological and methodological conception in the scientific research process.","author":[{"dropping-particle":"","family":"Ramos","given":"Carlos Alberto","non-dropping-particle":"","parse-names":false,"suffix":""}],"container-title":"Avances en Psicología","id":"ITEM-1","issue":"1","issued":{"date-parts":[["2015"]]},"page":"9-17","title":"Los paradigmas de la investigación científica","type":"article-journal","volume":"23"},"uris":["http://www.mendeley.com/documents/?uuid=fde7502a-049c-4323-88b8-385ed976fdea"]},{"id":"ITEM-2","itemData":{"ISBN":"847738715X","author":[{"dropping-particle":"","family":"Fullat","given":"Octavi","non-dropping-particle":"","parse-names":false,"suffix":""}],"edition":"Primera Ed","id":"ITEM-2","issued":{"date-parts":[["2008"]]},"number-of-pages":"184","publisher":"Editorial Síntesis","publisher-place":"Barcelona","title":"Filosofías de la Educación","type":"book"},"uris":["http://www.mendeley.com/documents/?uuid=8b5b8395-b213-49e9-929b-210edf214231"]}],"mendeley":{"formattedCitation":"(Fullat, 2008; Ramos, 2015)","plainTextFormattedCitation":"(Fullat, 2008; Ramos, 2015)","previouslyFormattedCitation":"(Fullat, 2008; Ramos, 2015)"},"properties":{"noteIndex":0},"schema":"https://github.com/citation-style-language/schema/raw/master/csl-citation.json"}</w:instrText>
      </w:r>
      <w:r w:rsidR="002D1F42" w:rsidRPr="001405C8">
        <w:rPr>
          <w:rFonts w:ascii="Arial Narrow" w:hAnsi="Arial Narrow" w:cs="Arial"/>
        </w:rPr>
        <w:fldChar w:fldCharType="separate"/>
      </w:r>
      <w:r w:rsidR="002D1F42" w:rsidRPr="001405C8">
        <w:rPr>
          <w:rFonts w:ascii="Arial Narrow" w:hAnsi="Arial Narrow" w:cs="Arial"/>
          <w:noProof/>
        </w:rPr>
        <w:t>(Fullat, 2008; Ramos, 2015)</w:t>
      </w:r>
      <w:r w:rsidR="002D1F42" w:rsidRPr="001405C8">
        <w:rPr>
          <w:rFonts w:ascii="Arial Narrow" w:hAnsi="Arial Narrow" w:cs="Arial"/>
        </w:rPr>
        <w:fldChar w:fldCharType="end"/>
      </w:r>
      <w:r w:rsidR="002D1F42" w:rsidRPr="001405C8">
        <w:rPr>
          <w:rFonts w:ascii="Arial Narrow" w:hAnsi="Arial Narrow" w:cs="Arial"/>
        </w:rPr>
        <w:t>.</w:t>
      </w:r>
    </w:p>
    <w:p w14:paraId="7E9A937D" w14:textId="742747F8" w:rsidR="00D21FD2" w:rsidRPr="001405C8" w:rsidRDefault="005C0F76" w:rsidP="006D2867">
      <w:pPr>
        <w:spacing w:line="360" w:lineRule="auto"/>
        <w:ind w:firstLine="720"/>
        <w:rPr>
          <w:rFonts w:ascii="Arial Narrow" w:hAnsi="Arial Narrow" w:cs="Arial"/>
        </w:rPr>
      </w:pPr>
      <w:r w:rsidRPr="001405C8">
        <w:rPr>
          <w:rFonts w:ascii="Arial Narrow" w:hAnsi="Arial Narrow" w:cs="Arial"/>
        </w:rPr>
        <w:t>Las ventajas de la introducción del método científico a la psicología, reside</w:t>
      </w:r>
      <w:r w:rsidR="00180013" w:rsidRPr="001405C8">
        <w:rPr>
          <w:rFonts w:ascii="Arial Narrow" w:hAnsi="Arial Narrow" w:cs="Arial"/>
        </w:rPr>
        <w:t>n</w:t>
      </w:r>
      <w:r w:rsidRPr="001405C8">
        <w:rPr>
          <w:rFonts w:ascii="Arial Narrow" w:hAnsi="Arial Narrow" w:cs="Arial"/>
        </w:rPr>
        <w:t xml:space="preserve"> en que las aseveraciones que </w:t>
      </w:r>
      <w:r w:rsidR="006901D2" w:rsidRPr="001405C8">
        <w:rPr>
          <w:rFonts w:ascii="Arial Narrow" w:hAnsi="Arial Narrow" w:cs="Arial"/>
        </w:rPr>
        <w:t>surgen</w:t>
      </w:r>
      <w:r w:rsidRPr="001405C8">
        <w:rPr>
          <w:rFonts w:ascii="Arial Narrow" w:hAnsi="Arial Narrow" w:cs="Arial"/>
        </w:rPr>
        <w:t xml:space="preserve"> de esta disciplina, se derivan de investigaciones que pueden ser replicadas bajo las mismas condiciones, con el fin de determinar si una hipót</w:t>
      </w:r>
      <w:r w:rsidR="00896D92" w:rsidRPr="001405C8">
        <w:rPr>
          <w:rFonts w:ascii="Arial Narrow" w:hAnsi="Arial Narrow" w:cs="Arial"/>
        </w:rPr>
        <w:t>esis o teoría sobre un fenómeno</w:t>
      </w:r>
      <w:r w:rsidRPr="001405C8">
        <w:rPr>
          <w:rFonts w:ascii="Arial Narrow" w:hAnsi="Arial Narrow" w:cs="Arial"/>
        </w:rPr>
        <w:t xml:space="preserve"> es válida y fiable</w:t>
      </w:r>
      <w:r w:rsidR="00180013" w:rsidRPr="001405C8">
        <w:rPr>
          <w:rFonts w:ascii="Arial Narrow" w:hAnsi="Arial Narrow" w:cs="Arial"/>
        </w:rPr>
        <w:t>.</w:t>
      </w:r>
      <w:r w:rsidRPr="001405C8">
        <w:rPr>
          <w:rFonts w:ascii="Arial Narrow" w:hAnsi="Arial Narrow" w:cs="Arial"/>
        </w:rPr>
        <w:t xml:space="preserve"> Es por ello que se exige que los reportes de </w:t>
      </w:r>
      <w:r w:rsidR="00013C4D" w:rsidRPr="001405C8">
        <w:rPr>
          <w:rFonts w:ascii="Arial Narrow" w:hAnsi="Arial Narrow" w:cs="Arial"/>
        </w:rPr>
        <w:t xml:space="preserve">una </w:t>
      </w:r>
      <w:r w:rsidR="0059660C" w:rsidRPr="001405C8">
        <w:rPr>
          <w:rFonts w:ascii="Arial Narrow" w:hAnsi="Arial Narrow" w:cs="Arial"/>
        </w:rPr>
        <w:t>investigación</w:t>
      </w:r>
      <w:r w:rsidR="00013C4D" w:rsidRPr="001405C8">
        <w:rPr>
          <w:rFonts w:ascii="Arial Narrow" w:hAnsi="Arial Narrow" w:cs="Arial"/>
        </w:rPr>
        <w:t>, incluya</w:t>
      </w:r>
      <w:r w:rsidR="00896D92" w:rsidRPr="001405C8">
        <w:rPr>
          <w:rFonts w:ascii="Arial Narrow" w:hAnsi="Arial Narrow" w:cs="Arial"/>
        </w:rPr>
        <w:t>n</w:t>
      </w:r>
      <w:r w:rsidR="00013C4D" w:rsidRPr="001405C8">
        <w:rPr>
          <w:rFonts w:ascii="Arial Narrow" w:hAnsi="Arial Narrow" w:cs="Arial"/>
        </w:rPr>
        <w:t xml:space="preserve"> las especificaciones </w:t>
      </w:r>
      <w:r w:rsidR="0059660C" w:rsidRPr="001405C8">
        <w:rPr>
          <w:rFonts w:ascii="Arial Narrow" w:hAnsi="Arial Narrow" w:cs="Arial"/>
        </w:rPr>
        <w:t>sobre</w:t>
      </w:r>
      <w:r w:rsidR="00013C4D" w:rsidRPr="001405C8">
        <w:rPr>
          <w:rFonts w:ascii="Arial Narrow" w:hAnsi="Arial Narrow" w:cs="Arial"/>
        </w:rPr>
        <w:t xml:space="preserve"> las condiciones ambientales y experimentales en las que se realizó el estudio, con el propósito de que puedan ser replicados por otros expert</w:t>
      </w:r>
      <w:r w:rsidR="00896D92" w:rsidRPr="001405C8">
        <w:rPr>
          <w:rFonts w:ascii="Arial Narrow" w:hAnsi="Arial Narrow" w:cs="Arial"/>
        </w:rPr>
        <w:t>os, a fin de confirmar</w:t>
      </w:r>
      <w:r w:rsidR="0059660C" w:rsidRPr="001405C8">
        <w:rPr>
          <w:rFonts w:ascii="Arial Narrow" w:hAnsi="Arial Narrow" w:cs="Arial"/>
        </w:rPr>
        <w:t>,</w:t>
      </w:r>
      <w:r w:rsidR="00D21FD2" w:rsidRPr="001405C8">
        <w:rPr>
          <w:rFonts w:ascii="Arial Narrow" w:hAnsi="Arial Narrow" w:cs="Arial"/>
        </w:rPr>
        <w:t xml:space="preserve"> o en su caso, desmentir las aseveraciones que se han presentado </w:t>
      </w:r>
      <w:r w:rsidR="00D21FD2" w:rsidRPr="001405C8">
        <w:rPr>
          <w:rFonts w:ascii="Arial Narrow" w:hAnsi="Arial Narrow" w:cs="Arial"/>
        </w:rPr>
        <w:fldChar w:fldCharType="begin" w:fldLock="1"/>
      </w:r>
      <w:r w:rsidR="006D2867" w:rsidRPr="001405C8">
        <w:rPr>
          <w:rFonts w:ascii="Arial Narrow" w:hAnsi="Arial Narrow" w:cs="Arial"/>
        </w:rPr>
        <w:instrText>ADDIN CSL_CITATION {"citationItems":[{"id":"ITEM-1","itemData":{"author":[{"dropping-particle":"","family":"Caballo","given":"Vicente E.","non-dropping-particle":"","parse-names":false,"suffix":""},{"dropping-particle":"","family":"Salazar","given":"Isabel C.","non-dropping-particle":"","parse-names":false,"suffix":""}],"id":"ITEM-1","issued":{"date-parts":[["2019"]]},"number-of-pages":"210","publisher":"Siglo XXI","publisher-place":"Madrid","title":"Ingenuos. El engaño de las terapias alternativas","type":"book"},"uris":["http://www.mendeley.com/documents/?uuid=93ec04d5-16c8-402e-82ed-3bd53d458d8a"]}],"mendeley":{"formattedCitation":"(Caballo &amp; Salazar, 2019)","plainTextFormattedCitation":"(Caballo &amp; Salazar, 2019)","previouslyFormattedCitation":"(Caballo &amp; Salazar, 2019)"},"properties":{"noteIndex":0},"schema":"https://github.com/citation-style-language/schema/raw/master/csl-citation.json"}</w:instrText>
      </w:r>
      <w:r w:rsidR="00D21FD2" w:rsidRPr="001405C8">
        <w:rPr>
          <w:rFonts w:ascii="Arial Narrow" w:hAnsi="Arial Narrow" w:cs="Arial"/>
        </w:rPr>
        <w:fldChar w:fldCharType="separate"/>
      </w:r>
      <w:r w:rsidR="00D21FD2" w:rsidRPr="001405C8">
        <w:rPr>
          <w:rFonts w:ascii="Arial Narrow" w:hAnsi="Arial Narrow" w:cs="Arial"/>
          <w:noProof/>
        </w:rPr>
        <w:t>(Caballo &amp; Salazar, 2019)</w:t>
      </w:r>
      <w:r w:rsidR="00D21FD2" w:rsidRPr="001405C8">
        <w:rPr>
          <w:rFonts w:ascii="Arial Narrow" w:hAnsi="Arial Narrow" w:cs="Arial"/>
        </w:rPr>
        <w:fldChar w:fldCharType="end"/>
      </w:r>
      <w:r w:rsidR="00896D92" w:rsidRPr="001405C8">
        <w:rPr>
          <w:rFonts w:ascii="Arial Narrow" w:hAnsi="Arial Narrow" w:cs="Arial"/>
        </w:rPr>
        <w:t>.</w:t>
      </w:r>
    </w:p>
    <w:p w14:paraId="1FF75954" w14:textId="175BC099" w:rsidR="007E4B27" w:rsidRPr="001405C8" w:rsidRDefault="00180013" w:rsidP="0059660C">
      <w:pPr>
        <w:spacing w:line="360" w:lineRule="auto"/>
        <w:ind w:firstLine="720"/>
        <w:rPr>
          <w:rFonts w:ascii="Arial Narrow" w:hAnsi="Arial Narrow" w:cs="Arial"/>
        </w:rPr>
      </w:pPr>
      <w:r w:rsidRPr="001405C8">
        <w:rPr>
          <w:rFonts w:ascii="Arial Narrow" w:hAnsi="Arial Narrow" w:cs="Arial"/>
        </w:rPr>
        <w:t>En</w:t>
      </w:r>
      <w:r w:rsidR="0059660C" w:rsidRPr="001405C8">
        <w:rPr>
          <w:rFonts w:ascii="Arial Narrow" w:hAnsi="Arial Narrow" w:cs="Arial"/>
        </w:rPr>
        <w:t xml:space="preserve"> suma, el objetivo de la ciencia en la actualidad es realizar </w:t>
      </w:r>
      <w:r w:rsidRPr="001405C8">
        <w:rPr>
          <w:rFonts w:ascii="Arial Narrow" w:hAnsi="Arial Narrow" w:cs="Arial"/>
        </w:rPr>
        <w:t>descubrimientos, describir hech</w:t>
      </w:r>
      <w:r w:rsidR="00BD1E79" w:rsidRPr="001405C8">
        <w:rPr>
          <w:rFonts w:ascii="Arial Narrow" w:hAnsi="Arial Narrow" w:cs="Arial"/>
        </w:rPr>
        <w:t>os y avanzar en el conocimiento</w:t>
      </w:r>
      <w:r w:rsidRPr="001405C8">
        <w:rPr>
          <w:rFonts w:ascii="Arial Narrow" w:hAnsi="Arial Narrow" w:cs="Arial"/>
        </w:rPr>
        <w:t xml:space="preserve"> con el fin de mejorar el estado de las cosas; e</w:t>
      </w:r>
      <w:r w:rsidR="0059660C" w:rsidRPr="001405C8">
        <w:rPr>
          <w:rFonts w:ascii="Arial Narrow" w:hAnsi="Arial Narrow" w:cs="Arial"/>
        </w:rPr>
        <w:t>ste procedimiento</w:t>
      </w:r>
      <w:r w:rsidR="007E4B27" w:rsidRPr="001405C8">
        <w:rPr>
          <w:rFonts w:ascii="Arial Narrow" w:hAnsi="Arial Narrow" w:cs="Arial"/>
        </w:rPr>
        <w:t xml:space="preserve"> se sigue de </w:t>
      </w:r>
      <w:r w:rsidR="007E4B27" w:rsidRPr="001405C8">
        <w:rPr>
          <w:rFonts w:ascii="Arial Narrow" w:hAnsi="Arial Narrow" w:cs="Arial"/>
        </w:rPr>
        <w:lastRenderedPageBreak/>
        <w:t>manera general en to</w:t>
      </w:r>
      <w:r w:rsidRPr="001405C8">
        <w:rPr>
          <w:rFonts w:ascii="Arial Narrow" w:hAnsi="Arial Narrow" w:cs="Arial"/>
        </w:rPr>
        <w:t>das las disciplinas científica</w:t>
      </w:r>
      <w:r w:rsidR="00BD1E79" w:rsidRPr="001405C8">
        <w:rPr>
          <w:rFonts w:ascii="Arial Narrow" w:hAnsi="Arial Narrow" w:cs="Arial"/>
        </w:rPr>
        <w:t xml:space="preserve">s </w:t>
      </w:r>
      <w:r w:rsidR="00BD1E79" w:rsidRPr="001405C8">
        <w:rPr>
          <w:rFonts w:ascii="Arial Narrow" w:hAnsi="Arial Narrow" w:cs="Arial"/>
        </w:rPr>
        <w:fldChar w:fldCharType="begin" w:fldLock="1"/>
      </w:r>
      <w:r w:rsidR="00896D92" w:rsidRPr="001405C8">
        <w:rPr>
          <w:rFonts w:ascii="Arial Narrow" w:hAnsi="Arial Narrow" w:cs="Arial"/>
        </w:rPr>
        <w:instrText>ADDIN CSL_CITATION {"citationItems":[{"id":"ITEM-1","itemData":{"author":[{"dropping-particle":"","family":"Kerlinger","given":"Fred N.","non-dropping-particle":"","parse-names":false,"suffix":""},{"dropping-particle":"","family":"Lee","given":"Howard B.","non-dropping-particle":"","parse-names":false,"suffix":""}],"id":"ITEM-1","issued":{"date-parts":[["2002"]]},"number-of-pages":"810","publisher":"McGraw-Hill","publisher-place":"Ciudad de México","title":"Investigación del comportamiento","type":"book"},"uris":["http://www.mendeley.com/documents/?uuid=f10f1c65-1b1f-4595-a654-a130c300bb21"]}],"mendeley":{"formattedCitation":"(Kerlinger &amp; Lee, 2002)","plainTextFormattedCitation":"(Kerlinger &amp; Lee, 2002)","previouslyFormattedCitation":"(Kerlinger &amp; Lee, 2002)"},"properties":{"noteIndex":0},"schema":"https://github.com/citation-style-language/schema/raw/master/csl-citation.json"}</w:instrText>
      </w:r>
      <w:r w:rsidR="00BD1E79" w:rsidRPr="001405C8">
        <w:rPr>
          <w:rFonts w:ascii="Arial Narrow" w:hAnsi="Arial Narrow" w:cs="Arial"/>
        </w:rPr>
        <w:fldChar w:fldCharType="separate"/>
      </w:r>
      <w:r w:rsidR="00BD1E79" w:rsidRPr="001405C8">
        <w:rPr>
          <w:rFonts w:ascii="Arial Narrow" w:hAnsi="Arial Narrow" w:cs="Arial"/>
          <w:noProof/>
        </w:rPr>
        <w:t>(Kerlinger &amp; Lee, 2002)</w:t>
      </w:r>
      <w:r w:rsidR="00BD1E79" w:rsidRPr="001405C8">
        <w:rPr>
          <w:rFonts w:ascii="Arial Narrow" w:hAnsi="Arial Narrow" w:cs="Arial"/>
        </w:rPr>
        <w:fldChar w:fldCharType="end"/>
      </w:r>
      <w:r w:rsidR="00BD1E79" w:rsidRPr="001405C8">
        <w:rPr>
          <w:rFonts w:ascii="Arial Narrow" w:hAnsi="Arial Narrow" w:cs="Arial"/>
        </w:rPr>
        <w:t>.</w:t>
      </w:r>
      <w:r w:rsidRPr="001405C8">
        <w:rPr>
          <w:rFonts w:ascii="Arial Narrow" w:hAnsi="Arial Narrow" w:cs="Arial"/>
        </w:rPr>
        <w:t xml:space="preserve"> </w:t>
      </w:r>
      <w:r w:rsidR="00BD1E79" w:rsidRPr="001405C8">
        <w:rPr>
          <w:rFonts w:ascii="Arial Narrow" w:hAnsi="Arial Narrow" w:cs="Arial"/>
        </w:rPr>
        <w:t xml:space="preserve">En el caso de la psicología, </w:t>
      </w:r>
      <w:r w:rsidR="0059660C" w:rsidRPr="001405C8">
        <w:rPr>
          <w:rFonts w:ascii="Arial Narrow" w:hAnsi="Arial Narrow" w:cs="Arial"/>
        </w:rPr>
        <w:t xml:space="preserve">la importancia del método científico se dimensiona si se atiende </w:t>
      </w:r>
      <w:r w:rsidR="00BD1E79" w:rsidRPr="001405C8">
        <w:rPr>
          <w:rFonts w:ascii="Arial Narrow" w:hAnsi="Arial Narrow" w:cs="Arial"/>
        </w:rPr>
        <w:t xml:space="preserve">el punto de vista </w:t>
      </w:r>
      <w:r w:rsidR="007E4B27" w:rsidRPr="001405C8">
        <w:rPr>
          <w:rFonts w:ascii="Arial Narrow" w:hAnsi="Arial Narrow" w:cs="Arial"/>
        </w:rPr>
        <w:t xml:space="preserve">que plantea </w:t>
      </w:r>
      <w:r w:rsidR="007E4B27" w:rsidRPr="001405C8">
        <w:rPr>
          <w:rFonts w:ascii="Arial Narrow" w:hAnsi="Arial Narrow" w:cs="Arial"/>
        </w:rPr>
        <w:fldChar w:fldCharType="begin" w:fldLock="1"/>
      </w:r>
      <w:r w:rsidRPr="001405C8">
        <w:rPr>
          <w:rFonts w:ascii="Arial Narrow" w:hAnsi="Arial Narrow" w:cs="Arial"/>
        </w:rPr>
        <w:instrText>ADDIN CSL_CITATION {"citationItems":[{"id":"ITEM-1","itemData":{"author":[{"dropping-particle":"","family":"Froxán","given":"Parga María Xesús","non-dropping-particle":"","parse-names":false,"suffix":""}],"id":"ITEM-1","issued":{"date-parts":[["2020"]]},"number-of-pages":"459","publisher":"Ediciones Pirámide","publisher-place":"Madrid","title":"Análisis funcional de la conducta humana. Concepto, metodología y aplicaciones","type":"book"},"uris":["http://www.mendeley.com/documents/?uuid=189a7688-85ce-4da5-b81c-6bd20af3ca77","http://www.mendeley.com/documents/?uuid=0e2486af-2e55-4d0d-a7b8-7be9ffbf8d8d"]}],"mendeley":{"formattedCitation":"(Froxán, 2020)","manualFormatting":"Froxán (2020)","plainTextFormattedCitation":"(Froxán, 2020)","previouslyFormattedCitation":"(Froxán, 2020)"},"properties":{"noteIndex":0},"schema":"https://github.com/citation-style-language/schema/raw/master/csl-citation.json"}</w:instrText>
      </w:r>
      <w:r w:rsidR="007E4B27" w:rsidRPr="001405C8">
        <w:rPr>
          <w:rFonts w:ascii="Arial Narrow" w:hAnsi="Arial Narrow" w:cs="Arial"/>
        </w:rPr>
        <w:fldChar w:fldCharType="separate"/>
      </w:r>
      <w:r w:rsidRPr="001405C8">
        <w:rPr>
          <w:rFonts w:ascii="Arial Narrow" w:hAnsi="Arial Narrow" w:cs="Arial"/>
          <w:noProof/>
        </w:rPr>
        <w:t>Froxán</w:t>
      </w:r>
      <w:r w:rsidR="007E4B27" w:rsidRPr="001405C8">
        <w:rPr>
          <w:rFonts w:ascii="Arial Narrow" w:hAnsi="Arial Narrow" w:cs="Arial"/>
          <w:noProof/>
        </w:rPr>
        <w:t xml:space="preserve"> </w:t>
      </w:r>
      <w:r w:rsidRPr="001405C8">
        <w:rPr>
          <w:rFonts w:ascii="Arial Narrow" w:hAnsi="Arial Narrow" w:cs="Arial"/>
          <w:noProof/>
        </w:rPr>
        <w:t>(</w:t>
      </w:r>
      <w:r w:rsidR="007E4B27" w:rsidRPr="001405C8">
        <w:rPr>
          <w:rFonts w:ascii="Arial Narrow" w:hAnsi="Arial Narrow" w:cs="Arial"/>
          <w:noProof/>
        </w:rPr>
        <w:t>2020)</w:t>
      </w:r>
      <w:r w:rsidR="007E4B27" w:rsidRPr="001405C8">
        <w:rPr>
          <w:rFonts w:ascii="Arial Narrow" w:hAnsi="Arial Narrow" w:cs="Arial"/>
        </w:rPr>
        <w:fldChar w:fldCharType="end"/>
      </w:r>
      <w:r w:rsidR="007E4B27" w:rsidRPr="001405C8">
        <w:rPr>
          <w:rFonts w:ascii="Arial Narrow" w:hAnsi="Arial Narrow" w:cs="Arial"/>
        </w:rPr>
        <w:t>:</w:t>
      </w:r>
    </w:p>
    <w:p w14:paraId="6F2AAF9F" w14:textId="3EE4A6B7" w:rsidR="007E4B27" w:rsidRPr="001405C8" w:rsidRDefault="006D2867" w:rsidP="006D2867">
      <w:pPr>
        <w:spacing w:line="480" w:lineRule="auto"/>
        <w:ind w:left="720"/>
        <w:rPr>
          <w:rFonts w:ascii="Arial Narrow" w:hAnsi="Arial Narrow" w:cs="Arial"/>
        </w:rPr>
      </w:pPr>
      <w:r w:rsidRPr="001405C8">
        <w:rPr>
          <w:rFonts w:ascii="Arial Narrow" w:hAnsi="Arial Narrow" w:cs="Arial"/>
        </w:rPr>
        <w:t>C</w:t>
      </w:r>
      <w:r w:rsidR="007E4B27" w:rsidRPr="001405C8">
        <w:rPr>
          <w:rFonts w:ascii="Arial Narrow" w:hAnsi="Arial Narrow" w:cs="Arial"/>
        </w:rPr>
        <w:t>uando se habla de aplicaciones del conocimiento a la resolución de problemas, especialmente de problemas que implican el sufrimiento humano, creo que todos estaríamos de acuerdo en que las soluciones que nos diesen los expertos fuesen soluciones científicas; esto es, soluciones que no partiesen de una idea individual, de una elucubración o de una inspiración momentánea, que puede ser muy interesante, pero con una validez y f</w:t>
      </w:r>
      <w:r w:rsidRPr="001405C8">
        <w:rPr>
          <w:rFonts w:ascii="Arial Narrow" w:hAnsi="Arial Narrow" w:cs="Arial"/>
        </w:rPr>
        <w:t>iabilidad más que cuestionables</w:t>
      </w:r>
      <w:r w:rsidR="0059660C" w:rsidRPr="001405C8">
        <w:rPr>
          <w:rFonts w:ascii="Arial Narrow" w:hAnsi="Arial Narrow" w:cs="Arial"/>
        </w:rPr>
        <w:t>.</w:t>
      </w:r>
      <w:r w:rsidRPr="001405C8">
        <w:rPr>
          <w:rFonts w:ascii="Arial Narrow" w:hAnsi="Arial Narrow" w:cs="Arial"/>
        </w:rPr>
        <w:t xml:space="preserve"> </w:t>
      </w:r>
      <w:r w:rsidRPr="001405C8">
        <w:rPr>
          <w:rFonts w:ascii="Arial Narrow" w:hAnsi="Arial Narrow" w:cs="Arial"/>
        </w:rPr>
        <w:fldChar w:fldCharType="begin" w:fldLock="1"/>
      </w:r>
      <w:r w:rsidR="00E557A2" w:rsidRPr="001405C8">
        <w:rPr>
          <w:rFonts w:ascii="Arial Narrow" w:hAnsi="Arial Narrow" w:cs="Arial"/>
        </w:rPr>
        <w:instrText>ADDIN CSL_CITATION {"citationItems":[{"id":"ITEM-1","itemData":{"author":[{"dropping-particle":"","family":"Froxán","given":"Parga María Xesús","non-dropping-particle":"","parse-names":false,"suffix":""}],"id":"ITEM-1","issued":{"date-parts":[["2020"]]},"number-of-pages":"459","publisher":"Ediciones Pirámide","publisher-place":"Madrid","title":"Análisis funcional de la conducta humana. Concepto, metodología y aplicaciones","type":"book"},"uris":["http://www.mendeley.com/documents/?uuid=0e2486af-2e55-4d0d-a7b8-7be9ffbf8d8d"]}],"mendeley":{"formattedCitation":"(Froxán, 2020)","manualFormatting":"(Froxán, 2020, p. 20)","plainTextFormattedCitation":"(Froxán, 2020)","previouslyFormattedCitation":"(Froxán, 2020)"},"properties":{"noteIndex":0},"schema":"https://github.com/citation-style-language/schema/raw/master/csl-citation.json"}</w:instrText>
      </w:r>
      <w:r w:rsidRPr="001405C8">
        <w:rPr>
          <w:rFonts w:ascii="Arial Narrow" w:hAnsi="Arial Narrow" w:cs="Arial"/>
        </w:rPr>
        <w:fldChar w:fldCharType="separate"/>
      </w:r>
      <w:r w:rsidRPr="001405C8">
        <w:rPr>
          <w:rFonts w:ascii="Arial Narrow" w:hAnsi="Arial Narrow" w:cs="Arial"/>
          <w:noProof/>
        </w:rPr>
        <w:t>(Froxán, 2020, p. 20)</w:t>
      </w:r>
      <w:r w:rsidRPr="001405C8">
        <w:rPr>
          <w:rFonts w:ascii="Arial Narrow" w:hAnsi="Arial Narrow" w:cs="Arial"/>
        </w:rPr>
        <w:fldChar w:fldCharType="end"/>
      </w:r>
    </w:p>
    <w:p w14:paraId="65AFA8A9" w14:textId="6C4A57D6" w:rsidR="00180013" w:rsidRPr="001405C8" w:rsidRDefault="007E4B27" w:rsidP="006D2867">
      <w:pPr>
        <w:spacing w:line="360" w:lineRule="auto"/>
        <w:ind w:firstLine="720"/>
        <w:rPr>
          <w:rFonts w:ascii="Arial Narrow" w:hAnsi="Arial Narrow" w:cs="Arial"/>
        </w:rPr>
      </w:pPr>
      <w:r w:rsidRPr="001405C8">
        <w:rPr>
          <w:rFonts w:ascii="Arial Narrow" w:hAnsi="Arial Narrow" w:cs="Arial"/>
        </w:rPr>
        <w:t xml:space="preserve">Es por lo anterior que se insiste en la </w:t>
      </w:r>
      <w:r w:rsidR="00180013" w:rsidRPr="001405C8">
        <w:rPr>
          <w:rFonts w:ascii="Arial Narrow" w:hAnsi="Arial Narrow" w:cs="Arial"/>
        </w:rPr>
        <w:t>relevancia</w:t>
      </w:r>
      <w:r w:rsidRPr="001405C8">
        <w:rPr>
          <w:rFonts w:ascii="Arial Narrow" w:hAnsi="Arial Narrow" w:cs="Arial"/>
        </w:rPr>
        <w:t xml:space="preserve"> de fundamentar los procedimientos psicológicos en el método científico. Por ello, reflexionar sobre los problemas que enfrenta la psicología, es una forma de evidenciar el estado en el que se encuentra la profesión, no con la intención de desacredi</w:t>
      </w:r>
      <w:r w:rsidR="007A45FE" w:rsidRPr="001405C8">
        <w:rPr>
          <w:rFonts w:ascii="Arial Narrow" w:hAnsi="Arial Narrow" w:cs="Arial"/>
        </w:rPr>
        <w:t>tarla, sino con el propósito de señalar</w:t>
      </w:r>
      <w:r w:rsidR="00BD1E79" w:rsidRPr="001405C8">
        <w:rPr>
          <w:rFonts w:ascii="Arial Narrow" w:hAnsi="Arial Narrow" w:cs="Arial"/>
        </w:rPr>
        <w:t xml:space="preserve"> el camino que se puede seguir </w:t>
      </w:r>
      <w:r w:rsidR="00896D92" w:rsidRPr="001405C8">
        <w:rPr>
          <w:rFonts w:ascii="Arial Narrow" w:hAnsi="Arial Narrow" w:cs="Arial"/>
        </w:rPr>
        <w:t>para adquirir el conocimiento y</w:t>
      </w:r>
      <w:r w:rsidR="007A45FE" w:rsidRPr="001405C8">
        <w:rPr>
          <w:rFonts w:ascii="Arial Narrow" w:hAnsi="Arial Narrow" w:cs="Arial"/>
        </w:rPr>
        <w:t xml:space="preserve"> la tecnología</w:t>
      </w:r>
      <w:r w:rsidR="00896D92" w:rsidRPr="001405C8">
        <w:rPr>
          <w:rFonts w:ascii="Arial Narrow" w:hAnsi="Arial Narrow" w:cs="Arial"/>
        </w:rPr>
        <w:t xml:space="preserve"> necesaria para resolver los problemas propios de esta disciplina. </w:t>
      </w:r>
    </w:p>
    <w:p w14:paraId="4C3EBC08" w14:textId="612C28D0" w:rsidR="00FB32E5" w:rsidRPr="001405C8" w:rsidRDefault="00387BEE" w:rsidP="006D2867">
      <w:pPr>
        <w:spacing w:line="360" w:lineRule="auto"/>
        <w:rPr>
          <w:rFonts w:ascii="Arial Narrow" w:hAnsi="Arial Narrow" w:cs="Arial"/>
          <w:b/>
        </w:rPr>
      </w:pPr>
      <w:r w:rsidRPr="001405C8">
        <w:rPr>
          <w:rFonts w:ascii="Arial Narrow" w:hAnsi="Arial Narrow" w:cs="Arial"/>
          <w:b/>
        </w:rPr>
        <w:t xml:space="preserve">La </w:t>
      </w:r>
      <w:r w:rsidR="0077372D" w:rsidRPr="001405C8">
        <w:rPr>
          <w:rFonts w:ascii="Arial Narrow" w:hAnsi="Arial Narrow" w:cs="Arial"/>
          <w:b/>
        </w:rPr>
        <w:t>Psicología Basada en la E</w:t>
      </w:r>
      <w:r w:rsidR="00FB32E5" w:rsidRPr="001405C8">
        <w:rPr>
          <w:rFonts w:ascii="Arial Narrow" w:hAnsi="Arial Narrow" w:cs="Arial"/>
          <w:b/>
        </w:rPr>
        <w:t>videncia</w:t>
      </w:r>
    </w:p>
    <w:p w14:paraId="1DC05394" w14:textId="444D8B5E" w:rsidR="00D551C9" w:rsidRPr="001405C8" w:rsidRDefault="00E10039" w:rsidP="006D2867">
      <w:pPr>
        <w:spacing w:line="360" w:lineRule="auto"/>
        <w:ind w:firstLine="720"/>
        <w:rPr>
          <w:rFonts w:ascii="Arial Narrow" w:hAnsi="Arial Narrow" w:cs="Arial"/>
        </w:rPr>
      </w:pPr>
      <w:r w:rsidRPr="001405C8">
        <w:rPr>
          <w:rFonts w:ascii="Arial Narrow" w:hAnsi="Arial Narrow" w:cs="Arial"/>
        </w:rPr>
        <w:t>Un</w:t>
      </w:r>
      <w:r w:rsidR="00896D92" w:rsidRPr="001405C8">
        <w:rPr>
          <w:rFonts w:ascii="Arial Narrow" w:hAnsi="Arial Narrow" w:cs="Arial"/>
        </w:rPr>
        <w:t>a de las alternativas que busca</w:t>
      </w:r>
      <w:r w:rsidRPr="001405C8">
        <w:rPr>
          <w:rFonts w:ascii="Arial Narrow" w:hAnsi="Arial Narrow" w:cs="Arial"/>
        </w:rPr>
        <w:t xml:space="preserve"> solventar </w:t>
      </w:r>
      <w:r w:rsidR="00D551C9" w:rsidRPr="001405C8">
        <w:rPr>
          <w:rFonts w:ascii="Arial Narrow" w:hAnsi="Arial Narrow" w:cs="Arial"/>
        </w:rPr>
        <w:t>la desconexión entre la práctica</w:t>
      </w:r>
      <w:r w:rsidRPr="001405C8">
        <w:rPr>
          <w:rFonts w:ascii="Arial Narrow" w:hAnsi="Arial Narrow" w:cs="Arial"/>
        </w:rPr>
        <w:t xml:space="preserve"> psicológica, la investigación </w:t>
      </w:r>
      <w:r w:rsidR="007A45FE" w:rsidRPr="001405C8">
        <w:rPr>
          <w:rFonts w:ascii="Arial Narrow" w:hAnsi="Arial Narrow" w:cs="Arial"/>
        </w:rPr>
        <w:t xml:space="preserve">científica </w:t>
      </w:r>
      <w:r w:rsidR="00896D92" w:rsidRPr="001405C8">
        <w:rPr>
          <w:rFonts w:ascii="Arial Narrow" w:hAnsi="Arial Narrow" w:cs="Arial"/>
        </w:rPr>
        <w:t>y la formación profesional</w:t>
      </w:r>
      <w:r w:rsidRPr="001405C8">
        <w:rPr>
          <w:rFonts w:ascii="Arial Narrow" w:hAnsi="Arial Narrow" w:cs="Arial"/>
        </w:rPr>
        <w:t xml:space="preserve"> es </w:t>
      </w:r>
      <w:r w:rsidR="00AF6A78" w:rsidRPr="001405C8">
        <w:rPr>
          <w:rFonts w:ascii="Arial Narrow" w:hAnsi="Arial Narrow" w:cs="Arial"/>
        </w:rPr>
        <w:t>el enfoque de la P</w:t>
      </w:r>
      <w:r w:rsidR="0036779B" w:rsidRPr="001405C8">
        <w:rPr>
          <w:rFonts w:ascii="Arial Narrow" w:hAnsi="Arial Narrow" w:cs="Arial"/>
        </w:rPr>
        <w:t>s</w:t>
      </w:r>
      <w:r w:rsidR="00AF6A78" w:rsidRPr="001405C8">
        <w:rPr>
          <w:rFonts w:ascii="Arial Narrow" w:hAnsi="Arial Narrow" w:cs="Arial"/>
        </w:rPr>
        <w:t>icología Basada en la Evidencia, que</w:t>
      </w:r>
      <w:r w:rsidR="0036779B" w:rsidRPr="001405C8">
        <w:rPr>
          <w:rFonts w:ascii="Arial Narrow" w:hAnsi="Arial Narrow" w:cs="Arial"/>
        </w:rPr>
        <w:t xml:space="preserve"> surge c</w:t>
      </w:r>
      <w:r w:rsidR="00180013" w:rsidRPr="001405C8">
        <w:rPr>
          <w:rFonts w:ascii="Arial Narrow" w:hAnsi="Arial Narrow" w:cs="Arial"/>
        </w:rPr>
        <w:t xml:space="preserve">on la intención de proporcionar </w:t>
      </w:r>
      <w:r w:rsidR="0036779B" w:rsidRPr="001405C8">
        <w:rPr>
          <w:rFonts w:ascii="Arial Narrow" w:hAnsi="Arial Narrow" w:cs="Arial"/>
        </w:rPr>
        <w:t xml:space="preserve">herramientas para la toma de decisiones respecto a la mejor evidencia científica disponible para resolver </w:t>
      </w:r>
      <w:r w:rsidRPr="001405C8">
        <w:rPr>
          <w:rFonts w:ascii="Arial Narrow" w:hAnsi="Arial Narrow" w:cs="Arial"/>
        </w:rPr>
        <w:t>los</w:t>
      </w:r>
      <w:r w:rsidR="0036779B" w:rsidRPr="001405C8">
        <w:rPr>
          <w:rFonts w:ascii="Arial Narrow" w:hAnsi="Arial Narrow" w:cs="Arial"/>
        </w:rPr>
        <w:t xml:space="preserve"> problema</w:t>
      </w:r>
      <w:r w:rsidRPr="001405C8">
        <w:rPr>
          <w:rFonts w:ascii="Arial Narrow" w:hAnsi="Arial Narrow" w:cs="Arial"/>
        </w:rPr>
        <w:t xml:space="preserve">s en los que </w:t>
      </w:r>
      <w:r w:rsidR="00AF6A78" w:rsidRPr="001405C8">
        <w:rPr>
          <w:rFonts w:ascii="Arial Narrow" w:hAnsi="Arial Narrow" w:cs="Arial"/>
        </w:rPr>
        <w:t xml:space="preserve">el psicólogo </w:t>
      </w:r>
      <w:r w:rsidRPr="001405C8">
        <w:rPr>
          <w:rFonts w:ascii="Arial Narrow" w:hAnsi="Arial Narrow" w:cs="Arial"/>
        </w:rPr>
        <w:t>está interesado en participar</w:t>
      </w:r>
      <w:r w:rsidR="0036779B" w:rsidRPr="001405C8">
        <w:rPr>
          <w:rFonts w:ascii="Arial Narrow" w:hAnsi="Arial Narrow" w:cs="Arial"/>
        </w:rPr>
        <w:t xml:space="preserve"> </w:t>
      </w:r>
      <w:r w:rsidR="0036779B" w:rsidRPr="001405C8">
        <w:rPr>
          <w:rFonts w:ascii="Arial Narrow" w:hAnsi="Arial Narrow" w:cs="Arial"/>
        </w:rPr>
        <w:fldChar w:fldCharType="begin" w:fldLock="1"/>
      </w:r>
      <w:r w:rsidR="001550A0" w:rsidRPr="001405C8">
        <w:rPr>
          <w:rFonts w:ascii="Arial Narrow" w:hAnsi="Arial Narrow" w:cs="Arial"/>
        </w:rPr>
        <w:instrText>ADDIN CSL_CITATION {"citationItems":[{"id":"ITEM-1","itemData":{"author":[{"dropping-particle":"","family":"Frias","given":"Navarro María Dolores","non-dropping-particle":"","parse-names":false,"suffix":""},{"dropping-particle":"","family":"Pascual","given":"LLobell Juan","non-dropping-particle":"","parse-names":false,"suffix":""}],"container-title":"Papeles del psicólogo","id":"ITEM-1","issue":"85","issued":{"date-parts":[["2003"]]},"page":"11-18","title":"Psicología clínica basada en pruebas: efecto del tratamiento","type":"article-journal"},"uris":["http://www.mendeley.com/documents/?uuid=9e20b03b-053c-4f92-ad4c-80ab627f9d36","http://www.mendeley.com/documents/?uuid=93669c15-f49c-44be-83ff-7ad931c1d3e9"]},{"id":"ITEM-2","itemData":{"author":[{"dropping-particle":"","family":"Sánchez-Meca","given":"Julio","non-dropping-particle":"","parse-names":false,"suffix":""},{"dropping-particle":"","family":"Botella","given":"Juan","non-dropping-particle":"","parse-names":false,"suffix":""}],"container-title":"Papeles de Psicólogo","id":"ITEM-2","issue":"1","issued":{"date-parts":[["2010"]]},"page":"7-17","title":"Revisiones sistemáticas y meta-análisis: herramientas para la práctica profesional","type":"article-journal","volume":"31"},"uris":["http://www.mendeley.com/documents/?uuid=d71cff8f-2498-4dcd-9a6f-3ee8a2b9154e","http://www.mendeley.com/documents/?uuid=35ab81b1-341a-4e1e-919b-9c390b0559fa"]}],"mendeley":{"formattedCitation":"(Frias &amp; Pascual, 2003; Sánchez-Meca &amp; Botella, 2010)","plainTextFormattedCitation":"(Frias &amp; Pascual, 2003; Sánchez-Meca &amp; Botella, 2010)","previouslyFormattedCitation":"(Frias &amp; Pascual, 2003; Sánchez-Meca &amp; Botella, 2010)"},"properties":{"noteIndex":0},"schema":"https://github.com/citation-style-language/schema/raw/master/csl-citation.json"}</w:instrText>
      </w:r>
      <w:r w:rsidR="0036779B" w:rsidRPr="001405C8">
        <w:rPr>
          <w:rFonts w:ascii="Arial Narrow" w:hAnsi="Arial Narrow" w:cs="Arial"/>
        </w:rPr>
        <w:fldChar w:fldCharType="separate"/>
      </w:r>
      <w:r w:rsidR="0036779B" w:rsidRPr="001405C8">
        <w:rPr>
          <w:rFonts w:ascii="Arial Narrow" w:hAnsi="Arial Narrow" w:cs="Arial"/>
          <w:noProof/>
        </w:rPr>
        <w:t>(Frias &amp; Pascual, 2003; Sánchez-Meca &amp; Botella, 2010)</w:t>
      </w:r>
      <w:r w:rsidR="0036779B" w:rsidRPr="001405C8">
        <w:rPr>
          <w:rFonts w:ascii="Arial Narrow" w:hAnsi="Arial Narrow" w:cs="Arial"/>
        </w:rPr>
        <w:fldChar w:fldCharType="end"/>
      </w:r>
      <w:r w:rsidR="0036779B" w:rsidRPr="001405C8">
        <w:rPr>
          <w:rFonts w:ascii="Arial Narrow" w:hAnsi="Arial Narrow" w:cs="Arial"/>
        </w:rPr>
        <w:t>.</w:t>
      </w:r>
    </w:p>
    <w:p w14:paraId="6BE5B361" w14:textId="70BD0CD6" w:rsidR="006C77DA" w:rsidRPr="001405C8" w:rsidRDefault="002D706B" w:rsidP="006D2867">
      <w:pPr>
        <w:spacing w:line="360" w:lineRule="auto"/>
        <w:ind w:firstLine="720"/>
        <w:rPr>
          <w:rFonts w:ascii="Arial Narrow" w:hAnsi="Arial Narrow" w:cs="Arial"/>
        </w:rPr>
      </w:pPr>
      <w:r w:rsidRPr="001405C8">
        <w:rPr>
          <w:rFonts w:ascii="Arial Narrow" w:hAnsi="Arial Narrow" w:cs="Arial"/>
        </w:rPr>
        <w:t>Este enfoque, toma sus bases de la Medicina Basada en la Evidencia, que se caracteriza por promover la combinación de las habilidades terapéuticas basadas en la búsqueda de evidencia cien</w:t>
      </w:r>
      <w:r w:rsidR="008E799C" w:rsidRPr="001405C8">
        <w:rPr>
          <w:rFonts w:ascii="Arial Narrow" w:hAnsi="Arial Narrow" w:cs="Arial"/>
        </w:rPr>
        <w:t>tífica sobre un problema médico</w:t>
      </w:r>
      <w:r w:rsidRPr="001405C8">
        <w:rPr>
          <w:rFonts w:ascii="Arial Narrow" w:hAnsi="Arial Narrow" w:cs="Arial"/>
        </w:rPr>
        <w:t xml:space="preserve"> y la capacidad del profesional para evaluar y jerarquizar dic</w:t>
      </w:r>
      <w:r w:rsidR="0043687A" w:rsidRPr="001405C8">
        <w:rPr>
          <w:rFonts w:ascii="Arial Narrow" w:hAnsi="Arial Narrow" w:cs="Arial"/>
        </w:rPr>
        <w:t>ha evidencia, a</w:t>
      </w:r>
      <w:r w:rsidRPr="001405C8">
        <w:rPr>
          <w:rFonts w:ascii="Arial Narrow" w:hAnsi="Arial Narrow" w:cs="Arial"/>
        </w:rPr>
        <w:t xml:space="preserve"> </w:t>
      </w:r>
      <w:r w:rsidR="00E10039" w:rsidRPr="001405C8">
        <w:rPr>
          <w:rFonts w:ascii="Arial Narrow" w:hAnsi="Arial Narrow" w:cs="Arial"/>
        </w:rPr>
        <w:t xml:space="preserve">fin de integrarla a su práctica profesional, con la intención de </w:t>
      </w:r>
      <w:r w:rsidRPr="001405C8">
        <w:rPr>
          <w:rFonts w:ascii="Arial Narrow" w:hAnsi="Arial Narrow" w:cs="Arial"/>
        </w:rPr>
        <w:t xml:space="preserve">ofrecer al paciente las mejores alternativas de tratamiento </w:t>
      </w:r>
      <w:r w:rsidR="004631A6" w:rsidRPr="001405C8">
        <w:rPr>
          <w:rFonts w:ascii="Arial Narrow" w:hAnsi="Arial Narrow" w:cs="Arial"/>
        </w:rPr>
        <w:fldChar w:fldCharType="begin" w:fldLock="1"/>
      </w:r>
      <w:r w:rsidR="001550A0" w:rsidRPr="001405C8">
        <w:rPr>
          <w:rFonts w:ascii="Arial Narrow" w:hAnsi="Arial Narrow" w:cs="Arial"/>
        </w:rPr>
        <w:instrText>ADDIN CSL_CITATION {"citationItems":[{"id":"ITEM-1","itemData":{"author":[{"dropping-particle":"","family":"Strauss","given":"Sharon E.","non-dropping-particle":"","parse-names":false,"suffix":""},{"dropping-particle":"","family":"Glasziou","given":"Paul","non-dropping-particle":"","parse-names":false,"suffix":""},{"dropping-particle":"","family":"Scott","given":"Richardson W.","non-dropping-particle":"","parse-names":false,"suffix":""},{"dropping-particle":"","family":"Haynes","given":"Brian R.","non-dropping-particle":"","parse-names":false,"suffix":""}],"edition":"Fifth","id":"ITEM-1","issued":{"date-parts":[["2019"]]},"number-of-pages":"496","publisher":"Elsevier","title":"Evidence-Based Medicine. How to practice and teach EBM","type":"book"},"uris":["http://www.mendeley.com/documents/?uuid=a1b31032-7357-4664-babf-43e8d43d19a9","http://www.mendeley.com/documents/?uuid=98393910-8c68-4552-a8d2-33f96237b7d7"]}],"mendeley":{"formattedCitation":"(Strauss et al., 2019)","plainTextFormattedCitation":"(Strauss et al., 2019)","previouslyFormattedCitation":"(Strauss et al., 2019)"},"properties":{"noteIndex":0},"schema":"https://github.com/citation-style-language/schema/raw/master/csl-citation.json"}</w:instrText>
      </w:r>
      <w:r w:rsidR="004631A6" w:rsidRPr="001405C8">
        <w:rPr>
          <w:rFonts w:ascii="Arial Narrow" w:hAnsi="Arial Narrow" w:cs="Arial"/>
        </w:rPr>
        <w:fldChar w:fldCharType="separate"/>
      </w:r>
      <w:r w:rsidR="004631A6" w:rsidRPr="001405C8">
        <w:rPr>
          <w:rFonts w:ascii="Arial Narrow" w:hAnsi="Arial Narrow" w:cs="Arial"/>
          <w:noProof/>
        </w:rPr>
        <w:t>(Strauss et al., 2019)</w:t>
      </w:r>
      <w:r w:rsidR="004631A6" w:rsidRPr="001405C8">
        <w:rPr>
          <w:rFonts w:ascii="Arial Narrow" w:hAnsi="Arial Narrow" w:cs="Arial"/>
        </w:rPr>
        <w:fldChar w:fldCharType="end"/>
      </w:r>
      <w:r w:rsidR="004631A6" w:rsidRPr="001405C8">
        <w:rPr>
          <w:rFonts w:ascii="Arial Narrow" w:hAnsi="Arial Narrow" w:cs="Arial"/>
        </w:rPr>
        <w:t>.</w:t>
      </w:r>
    </w:p>
    <w:p w14:paraId="661F9156" w14:textId="5CEFC5CD" w:rsidR="00AF358B" w:rsidRPr="001405C8" w:rsidRDefault="0043687A" w:rsidP="006D2867">
      <w:pPr>
        <w:spacing w:line="360" w:lineRule="auto"/>
        <w:ind w:firstLine="720"/>
        <w:rPr>
          <w:rFonts w:ascii="Arial Narrow" w:hAnsi="Arial Narrow" w:cs="Arial"/>
        </w:rPr>
      </w:pPr>
      <w:r w:rsidRPr="001405C8">
        <w:rPr>
          <w:rFonts w:ascii="Arial Narrow" w:hAnsi="Arial Narrow" w:cs="Arial"/>
        </w:rPr>
        <w:t xml:space="preserve">Desde el surgimiento de este enfoque, disciplinas de la salud como la Psiquiatría, la Odontología, la Enfermería o la Medicina Forense, adoptaron sus principios; la psicología no fue ajena a estas preocupaciones, de manera que se desarrolló una perspectiva propia, </w:t>
      </w:r>
      <w:r w:rsidR="00C85579" w:rsidRPr="001405C8">
        <w:rPr>
          <w:rFonts w:ascii="Arial Narrow" w:hAnsi="Arial Narrow" w:cs="Arial"/>
        </w:rPr>
        <w:t xml:space="preserve">con la intención de disponer de </w:t>
      </w:r>
      <w:r w:rsidR="00AF358B" w:rsidRPr="001405C8">
        <w:rPr>
          <w:rFonts w:ascii="Arial Narrow" w:hAnsi="Arial Narrow" w:cs="Arial"/>
        </w:rPr>
        <w:t>he</w:t>
      </w:r>
      <w:r w:rsidR="008E799C" w:rsidRPr="001405C8">
        <w:rPr>
          <w:rFonts w:ascii="Arial Narrow" w:hAnsi="Arial Narrow" w:cs="Arial"/>
        </w:rPr>
        <w:t xml:space="preserve">rramientas fiables que permitieran </w:t>
      </w:r>
      <w:r w:rsidR="00C85579" w:rsidRPr="001405C8">
        <w:rPr>
          <w:rFonts w:ascii="Arial Narrow" w:hAnsi="Arial Narrow" w:cs="Arial"/>
        </w:rPr>
        <w:t>identificar la información que se apoye</w:t>
      </w:r>
      <w:r w:rsidR="00AF358B" w:rsidRPr="001405C8">
        <w:rPr>
          <w:rFonts w:ascii="Arial Narrow" w:hAnsi="Arial Narrow" w:cs="Arial"/>
        </w:rPr>
        <w:t xml:space="preserve"> en datos empíricos contrastados, que junto con el juicio del experto, aseguren la aplicación </w:t>
      </w:r>
      <w:r w:rsidR="000852CE" w:rsidRPr="001405C8">
        <w:rPr>
          <w:rFonts w:ascii="Arial Narrow" w:hAnsi="Arial Narrow" w:cs="Arial"/>
        </w:rPr>
        <w:t>de</w:t>
      </w:r>
      <w:r w:rsidR="00FB32E5" w:rsidRPr="001405C8">
        <w:rPr>
          <w:rFonts w:ascii="Arial Narrow" w:hAnsi="Arial Narrow" w:cs="Arial"/>
        </w:rPr>
        <w:t xml:space="preserve"> intervenciones válida</w:t>
      </w:r>
      <w:r w:rsidR="00AF358B" w:rsidRPr="001405C8">
        <w:rPr>
          <w:rFonts w:ascii="Arial Narrow" w:hAnsi="Arial Narrow" w:cs="Arial"/>
        </w:rPr>
        <w:t xml:space="preserve">s, mejorando la toma de decisiones para resolver problemas psicológicos </w:t>
      </w:r>
      <w:r w:rsidR="00AF358B" w:rsidRPr="001405C8">
        <w:rPr>
          <w:rFonts w:ascii="Arial Narrow" w:hAnsi="Arial Narrow" w:cs="Arial"/>
        </w:rPr>
        <w:fldChar w:fldCharType="begin" w:fldLock="1"/>
      </w:r>
      <w:r w:rsidR="001550A0" w:rsidRPr="001405C8">
        <w:rPr>
          <w:rFonts w:ascii="Arial Narrow" w:hAnsi="Arial Narrow" w:cs="Arial"/>
        </w:rPr>
        <w:instrText>ADDIN CSL_CITATION {"citationItems":[{"id":"ITEM-1","itemData":{"author":[{"dropping-particle":"","family":"Frias","given":"Navarro María Dolores","non-dropping-particle":"","parse-names":false,"suffix":""},{"dropping-particle":"","family":"Pascual","given":"LLobell Juan","non-dropping-particle":"","parse-names":false,"suffix":""}],"container-title":"Papeles del psicólogo","id":"ITEM-1","issue":"85","issued":{"date-parts":[["2003"]]},"page":"11-18","title":"Psicología clínica basada en pruebas: efecto del tratamiento","type":"article-journal"},"uris":["http://www.mendeley.com/documents/?uuid=93669c15-f49c-44be-83ff-7ad931c1d3e9","http://www.mendeley.com/documents/?uuid=9e20b03b-053c-4f92-ad4c-80ab627f9d36"]}],"mendeley":{"formattedCitation":"(Frias &amp; Pascual, 2003)","plainTextFormattedCitation":"(Frias &amp; Pascual, 2003)","previouslyFormattedCitation":"(Frias &amp; Pascual, 2003)"},"properties":{"noteIndex":0},"schema":"https://github.com/citation-style-language/schema/raw/master/csl-citation.json"}</w:instrText>
      </w:r>
      <w:r w:rsidR="00AF358B" w:rsidRPr="001405C8">
        <w:rPr>
          <w:rFonts w:ascii="Arial Narrow" w:hAnsi="Arial Narrow" w:cs="Arial"/>
        </w:rPr>
        <w:fldChar w:fldCharType="separate"/>
      </w:r>
      <w:r w:rsidR="00AF358B" w:rsidRPr="001405C8">
        <w:rPr>
          <w:rFonts w:ascii="Arial Narrow" w:hAnsi="Arial Narrow" w:cs="Arial"/>
          <w:noProof/>
        </w:rPr>
        <w:t>(Frias &amp; Pascual, 2003)</w:t>
      </w:r>
      <w:r w:rsidR="00AF358B" w:rsidRPr="001405C8">
        <w:rPr>
          <w:rFonts w:ascii="Arial Narrow" w:hAnsi="Arial Narrow" w:cs="Arial"/>
        </w:rPr>
        <w:fldChar w:fldCharType="end"/>
      </w:r>
      <w:r w:rsidR="00AF358B" w:rsidRPr="001405C8">
        <w:rPr>
          <w:rFonts w:ascii="Arial Narrow" w:hAnsi="Arial Narrow" w:cs="Arial"/>
        </w:rPr>
        <w:t xml:space="preserve">. </w:t>
      </w:r>
    </w:p>
    <w:p w14:paraId="64178F3E" w14:textId="6A0D66A5" w:rsidR="00712F8A" w:rsidRPr="001405C8" w:rsidRDefault="00AF6A78" w:rsidP="006D2867">
      <w:pPr>
        <w:spacing w:line="360" w:lineRule="auto"/>
        <w:ind w:firstLine="720"/>
        <w:rPr>
          <w:rFonts w:ascii="Arial Narrow" w:hAnsi="Arial Narrow" w:cs="Arial"/>
        </w:rPr>
      </w:pPr>
      <w:r w:rsidRPr="001405C8">
        <w:rPr>
          <w:rFonts w:ascii="Arial Narrow" w:hAnsi="Arial Narrow" w:cs="Arial"/>
        </w:rPr>
        <w:lastRenderedPageBreak/>
        <w:t>Los principios de la Psicología Basada en la E</w:t>
      </w:r>
      <w:r w:rsidR="00712F8A" w:rsidRPr="001405C8">
        <w:rPr>
          <w:rFonts w:ascii="Arial Narrow" w:hAnsi="Arial Narrow" w:cs="Arial"/>
        </w:rPr>
        <w:t xml:space="preserve">videncia, </w:t>
      </w:r>
      <w:r w:rsidRPr="001405C8">
        <w:rPr>
          <w:rFonts w:ascii="Arial Narrow" w:hAnsi="Arial Narrow" w:cs="Arial"/>
        </w:rPr>
        <w:t>son: a)</w:t>
      </w:r>
      <w:r w:rsidR="00712F8A" w:rsidRPr="001405C8">
        <w:rPr>
          <w:rFonts w:ascii="Arial Narrow" w:hAnsi="Arial Narrow" w:cs="Arial"/>
        </w:rPr>
        <w:t xml:space="preserve"> </w:t>
      </w:r>
      <w:r w:rsidRPr="001405C8">
        <w:rPr>
          <w:rFonts w:ascii="Arial Narrow" w:hAnsi="Arial Narrow" w:cs="Arial"/>
        </w:rPr>
        <w:t xml:space="preserve">la </w:t>
      </w:r>
      <w:r w:rsidR="00712F8A" w:rsidRPr="001405C8">
        <w:rPr>
          <w:rFonts w:ascii="Arial Narrow" w:hAnsi="Arial Narrow" w:cs="Arial"/>
        </w:rPr>
        <w:t xml:space="preserve">formulación clara, precisa y concreta del problema operacionalizando la pregunta a resolver; b) la localización de las pruebas disponibles en la literatura publicada para dar respuesta a la pregunta, maximizando la calidad del criterio de búsqueda; c) </w:t>
      </w:r>
      <w:r w:rsidR="00FA33B8" w:rsidRPr="001405C8">
        <w:rPr>
          <w:rFonts w:ascii="Arial Narrow" w:hAnsi="Arial Narrow" w:cs="Arial"/>
        </w:rPr>
        <w:t xml:space="preserve">la </w:t>
      </w:r>
      <w:r w:rsidR="00712F8A" w:rsidRPr="001405C8">
        <w:rPr>
          <w:rFonts w:ascii="Arial Narrow" w:hAnsi="Arial Narrow" w:cs="Arial"/>
        </w:rPr>
        <w:t xml:space="preserve">valoración crítica de la validez y utilidad de las pruebas encontradas y d) </w:t>
      </w:r>
      <w:r w:rsidR="00FA33B8" w:rsidRPr="001405C8">
        <w:rPr>
          <w:rFonts w:ascii="Arial Narrow" w:hAnsi="Arial Narrow" w:cs="Arial"/>
        </w:rPr>
        <w:t xml:space="preserve">la </w:t>
      </w:r>
      <w:r w:rsidR="00712F8A" w:rsidRPr="001405C8">
        <w:rPr>
          <w:rFonts w:ascii="Arial Narrow" w:hAnsi="Arial Narrow" w:cs="Arial"/>
        </w:rPr>
        <w:t xml:space="preserve">aplicación de los hallazgos localizados a la práctica profesional </w:t>
      </w:r>
      <w:r w:rsidR="00712F8A" w:rsidRPr="001405C8">
        <w:rPr>
          <w:rFonts w:ascii="Arial Narrow" w:hAnsi="Arial Narrow" w:cs="Arial"/>
        </w:rPr>
        <w:fldChar w:fldCharType="begin" w:fldLock="1"/>
      </w:r>
      <w:r w:rsidR="001550A0" w:rsidRPr="001405C8">
        <w:rPr>
          <w:rFonts w:ascii="Arial Narrow" w:hAnsi="Arial Narrow" w:cs="Arial"/>
        </w:rPr>
        <w:instrText>ADDIN CSL_CITATION {"citationItems":[{"id":"ITEM-1","itemData":{"author":[{"dropping-particle":"","family":"Frias","given":"Navarro María Dolores","non-dropping-particle":"","parse-names":false,"suffix":""},{"dropping-particle":"","family":"Pascual","given":"LLobell Juan","non-dropping-particle":"","parse-names":false,"suffix":""}],"container-title":"Papeles del psicólogo","id":"ITEM-1","issue":"85","issued":{"date-parts":[["2003"]]},"page":"11-18","title":"Psicología clínica basada en pruebas: efecto del tratamiento","type":"article-journal"},"uris":["http://www.mendeley.com/documents/?uuid=93669c15-f49c-44be-83ff-7ad931c1d3e9","http://www.mendeley.com/documents/?uuid=9e20b03b-053c-4f92-ad4c-80ab627f9d36"]}],"mendeley":{"formattedCitation":"(Frias &amp; Pascual, 2003)","plainTextFormattedCitation":"(Frias &amp; Pascual, 2003)","previouslyFormattedCitation":"(Frias &amp; Pascual, 2003)"},"properties":{"noteIndex":0},"schema":"https://github.com/citation-style-language/schema/raw/master/csl-citation.json"}</w:instrText>
      </w:r>
      <w:r w:rsidR="00712F8A" w:rsidRPr="001405C8">
        <w:rPr>
          <w:rFonts w:ascii="Arial Narrow" w:hAnsi="Arial Narrow" w:cs="Arial"/>
        </w:rPr>
        <w:fldChar w:fldCharType="separate"/>
      </w:r>
      <w:r w:rsidR="00712F8A" w:rsidRPr="001405C8">
        <w:rPr>
          <w:rFonts w:ascii="Arial Narrow" w:hAnsi="Arial Narrow" w:cs="Arial"/>
          <w:noProof/>
        </w:rPr>
        <w:t>(Frias &amp; Pascual, 2003)</w:t>
      </w:r>
      <w:r w:rsidR="00712F8A" w:rsidRPr="001405C8">
        <w:rPr>
          <w:rFonts w:ascii="Arial Narrow" w:hAnsi="Arial Narrow" w:cs="Arial"/>
        </w:rPr>
        <w:fldChar w:fldCharType="end"/>
      </w:r>
      <w:r w:rsidR="00712F8A" w:rsidRPr="001405C8">
        <w:rPr>
          <w:rFonts w:ascii="Arial Narrow" w:hAnsi="Arial Narrow" w:cs="Arial"/>
        </w:rPr>
        <w:t xml:space="preserve">. A continuación, se desarrollarán con mayor detalle estos elementos. </w:t>
      </w:r>
    </w:p>
    <w:p w14:paraId="5B832EDF" w14:textId="77777777" w:rsidR="00D21FD2" w:rsidRPr="001405C8" w:rsidRDefault="00D21FD2" w:rsidP="00D72A2C">
      <w:pPr>
        <w:spacing w:line="360" w:lineRule="auto"/>
        <w:rPr>
          <w:rFonts w:ascii="Arial Narrow" w:hAnsi="Arial Narrow" w:cs="Arial"/>
          <w:b/>
          <w:i/>
        </w:rPr>
      </w:pPr>
      <w:r w:rsidRPr="001405C8">
        <w:rPr>
          <w:rFonts w:ascii="Arial Narrow" w:hAnsi="Arial Narrow" w:cs="Arial"/>
          <w:b/>
          <w:i/>
        </w:rPr>
        <w:t>Formulación del problema</w:t>
      </w:r>
    </w:p>
    <w:p w14:paraId="11B519CC" w14:textId="34A79721" w:rsidR="007D1C7B" w:rsidRPr="001405C8" w:rsidRDefault="00D21FD2" w:rsidP="006D2867">
      <w:pPr>
        <w:spacing w:line="360" w:lineRule="auto"/>
        <w:ind w:firstLine="720"/>
        <w:rPr>
          <w:rFonts w:ascii="Arial Narrow" w:hAnsi="Arial Narrow" w:cs="Arial"/>
        </w:rPr>
      </w:pPr>
      <w:r w:rsidRPr="001405C8">
        <w:rPr>
          <w:rFonts w:ascii="Arial Narrow" w:hAnsi="Arial Narrow" w:cs="Arial"/>
        </w:rPr>
        <w:t>L</w:t>
      </w:r>
      <w:r w:rsidR="00B90C2C" w:rsidRPr="001405C8">
        <w:rPr>
          <w:rFonts w:ascii="Arial Narrow" w:hAnsi="Arial Narrow" w:cs="Arial"/>
        </w:rPr>
        <w:t xml:space="preserve">a definición del problema que el profesional busca solucionar, es el primer paso para incentivar el proceso de búsqueda de información que oriente al hallazgo de las </w:t>
      </w:r>
      <w:r w:rsidR="000852CE" w:rsidRPr="001405C8">
        <w:rPr>
          <w:rFonts w:ascii="Arial Narrow" w:hAnsi="Arial Narrow" w:cs="Arial"/>
        </w:rPr>
        <w:t xml:space="preserve">mejores evidencias </w:t>
      </w:r>
      <w:r w:rsidR="00FA33B8" w:rsidRPr="001405C8">
        <w:rPr>
          <w:rFonts w:ascii="Arial Narrow" w:hAnsi="Arial Narrow" w:cs="Arial"/>
        </w:rPr>
        <w:t>para dar la respuesta</w:t>
      </w:r>
      <w:r w:rsidR="00B90C2C" w:rsidRPr="001405C8">
        <w:rPr>
          <w:rFonts w:ascii="Arial Narrow" w:hAnsi="Arial Narrow" w:cs="Arial"/>
        </w:rPr>
        <w:t xml:space="preserve"> más adecuada, precisa y actualizada </w:t>
      </w:r>
      <w:r w:rsidR="00FA33B8" w:rsidRPr="001405C8">
        <w:rPr>
          <w:rFonts w:ascii="Arial Narrow" w:hAnsi="Arial Narrow" w:cs="Arial"/>
        </w:rPr>
        <w:t>al</w:t>
      </w:r>
      <w:r w:rsidR="00B90C2C" w:rsidRPr="001405C8">
        <w:rPr>
          <w:rFonts w:ascii="Arial Narrow" w:hAnsi="Arial Narrow" w:cs="Arial"/>
        </w:rPr>
        <w:t xml:space="preserve"> problema planteado. </w:t>
      </w:r>
      <w:r w:rsidR="000852CE" w:rsidRPr="001405C8">
        <w:rPr>
          <w:rFonts w:ascii="Arial Narrow" w:hAnsi="Arial Narrow" w:cs="Arial"/>
        </w:rPr>
        <w:t xml:space="preserve">Debido a que </w:t>
      </w:r>
      <w:r w:rsidR="00F25D94" w:rsidRPr="001405C8">
        <w:rPr>
          <w:rFonts w:ascii="Arial Narrow" w:hAnsi="Arial Narrow" w:cs="Arial"/>
        </w:rPr>
        <w:t xml:space="preserve">no todas las intervenciones tienen el suficiente soporte empírico </w:t>
      </w:r>
      <w:r w:rsidR="007D1C7B" w:rsidRPr="001405C8">
        <w:rPr>
          <w:rFonts w:ascii="Arial Narrow" w:hAnsi="Arial Narrow" w:cs="Arial"/>
        </w:rPr>
        <w:t xml:space="preserve">para garantizar </w:t>
      </w:r>
      <w:r w:rsidR="00F25D94" w:rsidRPr="001405C8">
        <w:rPr>
          <w:rFonts w:ascii="Arial Narrow" w:hAnsi="Arial Narrow" w:cs="Arial"/>
        </w:rPr>
        <w:t>la efectividad</w:t>
      </w:r>
      <w:r w:rsidR="007D1C7B" w:rsidRPr="001405C8">
        <w:rPr>
          <w:rFonts w:ascii="Arial Narrow" w:hAnsi="Arial Narrow" w:cs="Arial"/>
        </w:rPr>
        <w:t xml:space="preserve"> </w:t>
      </w:r>
      <w:r w:rsidR="000852CE" w:rsidRPr="001405C8">
        <w:rPr>
          <w:rFonts w:ascii="Arial Narrow" w:hAnsi="Arial Narrow" w:cs="Arial"/>
        </w:rPr>
        <w:t>del tratamiento</w:t>
      </w:r>
      <w:r w:rsidR="007D1C7B" w:rsidRPr="001405C8">
        <w:rPr>
          <w:rFonts w:ascii="Arial Narrow" w:hAnsi="Arial Narrow" w:cs="Arial"/>
        </w:rPr>
        <w:t xml:space="preserve"> en</w:t>
      </w:r>
      <w:r w:rsidR="00F25D94" w:rsidRPr="001405C8">
        <w:rPr>
          <w:rFonts w:ascii="Arial Narrow" w:hAnsi="Arial Narrow" w:cs="Arial"/>
        </w:rPr>
        <w:t xml:space="preserve"> </w:t>
      </w:r>
      <w:r w:rsidR="000852CE" w:rsidRPr="001405C8">
        <w:rPr>
          <w:rFonts w:ascii="Arial Narrow" w:hAnsi="Arial Narrow" w:cs="Arial"/>
        </w:rPr>
        <w:t>quienes</w:t>
      </w:r>
      <w:r w:rsidR="00F25D94" w:rsidRPr="001405C8">
        <w:rPr>
          <w:rFonts w:ascii="Arial Narrow" w:hAnsi="Arial Narrow" w:cs="Arial"/>
        </w:rPr>
        <w:t xml:space="preserve"> </w:t>
      </w:r>
      <w:r w:rsidR="000852CE" w:rsidRPr="001405C8">
        <w:rPr>
          <w:rFonts w:ascii="Arial Narrow" w:hAnsi="Arial Narrow" w:cs="Arial"/>
        </w:rPr>
        <w:t xml:space="preserve">solicitan el servicio, </w:t>
      </w:r>
      <w:r w:rsidR="00F25D94" w:rsidRPr="001405C8">
        <w:rPr>
          <w:rFonts w:ascii="Arial Narrow" w:hAnsi="Arial Narrow" w:cs="Arial"/>
        </w:rPr>
        <w:t xml:space="preserve">surge la necesidad de desarrollar técnicas que permitan elegir sólo aquellos </w:t>
      </w:r>
      <w:r w:rsidR="000852CE" w:rsidRPr="001405C8">
        <w:rPr>
          <w:rFonts w:ascii="Arial Narrow" w:hAnsi="Arial Narrow" w:cs="Arial"/>
        </w:rPr>
        <w:t>procedimientos</w:t>
      </w:r>
      <w:r w:rsidR="00F25D94" w:rsidRPr="001405C8">
        <w:rPr>
          <w:rFonts w:ascii="Arial Narrow" w:hAnsi="Arial Narrow" w:cs="Arial"/>
        </w:rPr>
        <w:t xml:space="preserve"> que cuenten con </w:t>
      </w:r>
      <w:r w:rsidR="00FA33B8" w:rsidRPr="001405C8">
        <w:rPr>
          <w:rFonts w:ascii="Arial Narrow" w:hAnsi="Arial Narrow" w:cs="Arial"/>
        </w:rPr>
        <w:t>respaldo de pruebas científicas</w:t>
      </w:r>
      <w:r w:rsidR="00F25D94" w:rsidRPr="001405C8">
        <w:rPr>
          <w:rFonts w:ascii="Arial Narrow" w:hAnsi="Arial Narrow" w:cs="Arial"/>
        </w:rPr>
        <w:t xml:space="preserve"> y</w:t>
      </w:r>
      <w:r w:rsidR="00FA33B8" w:rsidRPr="001405C8">
        <w:rPr>
          <w:rFonts w:ascii="Arial Narrow" w:hAnsi="Arial Narrow" w:cs="Arial"/>
        </w:rPr>
        <w:t>,</w:t>
      </w:r>
      <w:r w:rsidR="00F25D94" w:rsidRPr="001405C8">
        <w:rPr>
          <w:rFonts w:ascii="Arial Narrow" w:hAnsi="Arial Narrow" w:cs="Arial"/>
        </w:rPr>
        <w:t xml:space="preserve"> en caso de encontrar intervenciones con igualdad de condiciones, lo que se aconseja es </w:t>
      </w:r>
      <w:r w:rsidR="007D1C7B" w:rsidRPr="001405C8">
        <w:rPr>
          <w:rFonts w:ascii="Arial Narrow" w:hAnsi="Arial Narrow" w:cs="Arial"/>
        </w:rPr>
        <w:t>seleccionar el procedimiento</w:t>
      </w:r>
      <w:r w:rsidR="00F25D94" w:rsidRPr="001405C8">
        <w:rPr>
          <w:rFonts w:ascii="Arial Narrow" w:hAnsi="Arial Narrow" w:cs="Arial"/>
        </w:rPr>
        <w:t xml:space="preserve"> más</w:t>
      </w:r>
      <w:r w:rsidR="007D1C7B" w:rsidRPr="001405C8">
        <w:rPr>
          <w:rFonts w:ascii="Arial Narrow" w:hAnsi="Arial Narrow" w:cs="Arial"/>
        </w:rPr>
        <w:t xml:space="preserve"> breve</w:t>
      </w:r>
      <w:r w:rsidR="00F25D94" w:rsidRPr="001405C8">
        <w:rPr>
          <w:rFonts w:ascii="Arial Narrow" w:hAnsi="Arial Narrow" w:cs="Arial"/>
        </w:rPr>
        <w:t xml:space="preserve"> </w:t>
      </w:r>
      <w:r w:rsidR="00F25D94" w:rsidRPr="001405C8">
        <w:rPr>
          <w:rFonts w:ascii="Arial Narrow" w:hAnsi="Arial Narrow" w:cs="Arial"/>
        </w:rPr>
        <w:fldChar w:fldCharType="begin" w:fldLock="1"/>
      </w:r>
      <w:r w:rsidR="001550A0" w:rsidRPr="001405C8">
        <w:rPr>
          <w:rFonts w:ascii="Arial Narrow" w:hAnsi="Arial Narrow" w:cs="Arial"/>
        </w:rPr>
        <w:instrText>ADDIN CSL_CITATION {"citationItems":[{"id":"ITEM-1","itemData":{"ISSN":"1130-5274","abstract":"During the last few years many practitioners have been observing with interest the development of effective treatments. Circulation of such treatments is a guarantee for patients and a social support for the profession. Nevertheless, it results in pressure for therapists which is seldom addressed in literature. Professionals whose practice premise is \"technique is what matters\" may put down to his/her lack of skillfulness an unexpected course of treatment, therapy failure or patient withdrawal from treatment. Persuaded of the transformational power of certain procedures, they may forget that most times it is easier and more effective to change subject environment than to make him/her self-control, relax, change the way they look things and finally accept his/her situation. Carrying the matter so far, the danger of establishing a unique relationship between treatment and technique may arise, thus meaning a violation of principles of psychological assessment and intervention. (PsycINFO Database Record (c) 2014 APA, all rights reserved). (journal abstract)","author":[{"dropping-particle":"","family":"Barraca","given":"Mairal Jorge","non-dropping-particle":"","parse-names":false,"suffix":""}],"container-title":"Clínica y Salud","id":"ITEM-1","issue":"1","issued":{"date-parts":[["2005"]]},"page":"31-44","title":"El desarrollo de los tratamientos eficaces y la competencia profesional en la práctica clínica","type":"article-journal","volume":"16"},"uris":["http://www.mendeley.com/documents/?uuid=fcdffc60-67b6-4fcc-b349-d284600e85b6","http://www.mendeley.com/documents/?uuid=19b1b15f-5341-4ba4-a2de-046be1da6b32"]},{"id":"ITEM-2","itemData":{"author":[{"dropping-particle":"","family":"Frias","given":"Navarro María Dolores","non-dropping-particle":"","parse-names":false,"suffix":""},{"dropping-particle":"","family":"Pascual","given":"LLobell Juan","non-dropping-particle":"","parse-names":false,"suffix":""}],"container-title":"Papeles del psicólogo","id":"ITEM-2","issue":"85","issued":{"date-parts":[["2003"]]},"page":"11-18","title":"Psicología clínica basada en pruebas: efecto del tratamiento","type":"article-journal"},"uris":["http://www.mendeley.com/documents/?uuid=93669c15-f49c-44be-83ff-7ad931c1d3e9","http://www.mendeley.com/documents/?uuid=9e20b03b-053c-4f92-ad4c-80ab627f9d36"]}],"mendeley":{"formattedCitation":"(Barraca, 2005; Frias &amp; Pascual, 2003)","plainTextFormattedCitation":"(Barraca, 2005; Frias &amp; Pascual, 2003)","previouslyFormattedCitation":"(Barraca, 2005; Frias &amp; Pascual, 2003)"},"properties":{"noteIndex":0},"schema":"https://github.com/citation-style-language/schema/raw/master/csl-citation.json"}</w:instrText>
      </w:r>
      <w:r w:rsidR="00F25D94" w:rsidRPr="001405C8">
        <w:rPr>
          <w:rFonts w:ascii="Arial Narrow" w:hAnsi="Arial Narrow" w:cs="Arial"/>
        </w:rPr>
        <w:fldChar w:fldCharType="separate"/>
      </w:r>
      <w:r w:rsidR="00F25D94" w:rsidRPr="001405C8">
        <w:rPr>
          <w:rFonts w:ascii="Arial Narrow" w:hAnsi="Arial Narrow" w:cs="Arial"/>
          <w:noProof/>
        </w:rPr>
        <w:t>(Barraca, 2005; Frias &amp; Pascual, 2003)</w:t>
      </w:r>
      <w:r w:rsidR="00F25D94" w:rsidRPr="001405C8">
        <w:rPr>
          <w:rFonts w:ascii="Arial Narrow" w:hAnsi="Arial Narrow" w:cs="Arial"/>
        </w:rPr>
        <w:fldChar w:fldCharType="end"/>
      </w:r>
      <w:r w:rsidR="00FA33B8" w:rsidRPr="001405C8">
        <w:rPr>
          <w:rFonts w:ascii="Arial Narrow" w:hAnsi="Arial Narrow" w:cs="Arial"/>
        </w:rPr>
        <w:t>.</w:t>
      </w:r>
    </w:p>
    <w:p w14:paraId="738E6C45" w14:textId="77777777" w:rsidR="00D21FD2" w:rsidRPr="001405C8" w:rsidRDefault="00D21FD2" w:rsidP="00D72A2C">
      <w:pPr>
        <w:spacing w:line="360" w:lineRule="auto"/>
        <w:rPr>
          <w:rFonts w:ascii="Arial Narrow" w:hAnsi="Arial Narrow" w:cs="Arial"/>
          <w:b/>
          <w:i/>
        </w:rPr>
      </w:pPr>
      <w:r w:rsidRPr="001405C8">
        <w:rPr>
          <w:rFonts w:ascii="Arial Narrow" w:hAnsi="Arial Narrow" w:cs="Arial"/>
          <w:b/>
          <w:i/>
        </w:rPr>
        <w:t>Localización de pruebas</w:t>
      </w:r>
    </w:p>
    <w:p w14:paraId="1ED0375D" w14:textId="6EDFF1A7" w:rsidR="008C5814" w:rsidRPr="001405C8" w:rsidRDefault="00D21FD2" w:rsidP="006D2867">
      <w:pPr>
        <w:spacing w:line="360" w:lineRule="auto"/>
        <w:ind w:firstLine="720"/>
        <w:rPr>
          <w:rFonts w:ascii="Arial Narrow" w:hAnsi="Arial Narrow" w:cs="Arial"/>
        </w:rPr>
      </w:pPr>
      <w:r w:rsidRPr="001405C8">
        <w:rPr>
          <w:rFonts w:ascii="Arial Narrow" w:hAnsi="Arial Narrow" w:cs="Arial"/>
        </w:rPr>
        <w:t>U</w:t>
      </w:r>
      <w:r w:rsidR="008C5814" w:rsidRPr="001405C8">
        <w:rPr>
          <w:rFonts w:ascii="Arial Narrow" w:hAnsi="Arial Narrow" w:cs="Arial"/>
        </w:rPr>
        <w:t xml:space="preserve">na vez que se ha formulado el problema, el siguiente paso es buscar y aplicar las evidencias que se han generado por otros investigadores. Para que la búsqueda resulte </w:t>
      </w:r>
      <w:r w:rsidR="000852CE" w:rsidRPr="001405C8">
        <w:rPr>
          <w:rFonts w:ascii="Arial Narrow" w:hAnsi="Arial Narrow" w:cs="Arial"/>
        </w:rPr>
        <w:t xml:space="preserve">productiva, en necesario que el profesional desarrolle </w:t>
      </w:r>
      <w:r w:rsidR="008C5814" w:rsidRPr="001405C8">
        <w:rPr>
          <w:rFonts w:ascii="Arial Narrow" w:hAnsi="Arial Narrow" w:cs="Arial"/>
        </w:rPr>
        <w:t>habilidades para</w:t>
      </w:r>
      <w:r w:rsidR="00FA33B8" w:rsidRPr="001405C8">
        <w:rPr>
          <w:rFonts w:ascii="Arial Narrow" w:hAnsi="Arial Narrow" w:cs="Arial"/>
        </w:rPr>
        <w:t xml:space="preserve"> el</w:t>
      </w:r>
      <w:r w:rsidR="008C5814" w:rsidRPr="001405C8">
        <w:rPr>
          <w:rFonts w:ascii="Arial Narrow" w:hAnsi="Arial Narrow" w:cs="Arial"/>
        </w:rPr>
        <w:t xml:space="preserve"> uso de los recursos que proporciona internet. Las bases de datos, son una fuente importante de consulta </w:t>
      </w:r>
      <w:r w:rsidR="000852CE" w:rsidRPr="001405C8">
        <w:rPr>
          <w:rFonts w:ascii="Arial Narrow" w:hAnsi="Arial Narrow" w:cs="Arial"/>
        </w:rPr>
        <w:t>sobre</w:t>
      </w:r>
      <w:r w:rsidR="008C5814" w:rsidRPr="001405C8">
        <w:rPr>
          <w:rFonts w:ascii="Arial Narrow" w:hAnsi="Arial Narrow" w:cs="Arial"/>
        </w:rPr>
        <w:t xml:space="preserve"> los avances que se han realizado en el campo de la psicolo</w:t>
      </w:r>
      <w:r w:rsidR="005378C9" w:rsidRPr="001405C8">
        <w:rPr>
          <w:rFonts w:ascii="Arial Narrow" w:hAnsi="Arial Narrow" w:cs="Arial"/>
        </w:rPr>
        <w:t xml:space="preserve">gía. Otra fuente de información relevante, que se localiza </w:t>
      </w:r>
      <w:r w:rsidR="00FA33B8" w:rsidRPr="001405C8">
        <w:rPr>
          <w:rFonts w:ascii="Arial Narrow" w:hAnsi="Arial Narrow" w:cs="Arial"/>
        </w:rPr>
        <w:t>en</w:t>
      </w:r>
      <w:r w:rsidR="005378C9" w:rsidRPr="001405C8">
        <w:rPr>
          <w:rFonts w:ascii="Arial Narrow" w:hAnsi="Arial Narrow" w:cs="Arial"/>
        </w:rPr>
        <w:t xml:space="preserve"> las bases de datos, son las revisiones sistemáticas y los meta-análisis </w:t>
      </w:r>
      <w:r w:rsidR="005378C9" w:rsidRPr="001405C8">
        <w:rPr>
          <w:rFonts w:ascii="Arial Narrow" w:hAnsi="Arial Narrow" w:cs="Arial"/>
        </w:rPr>
        <w:fldChar w:fldCharType="begin" w:fldLock="1"/>
      </w:r>
      <w:r w:rsidR="005378C9" w:rsidRPr="001405C8">
        <w:rPr>
          <w:rFonts w:ascii="Arial Narrow" w:hAnsi="Arial Narrow" w:cs="Arial"/>
        </w:rPr>
        <w:instrText>ADDIN CSL_CITATION {"citationItems":[{"id":"ITEM-1","itemData":{"author":[{"dropping-particle":"","family":"Sánchez-Meca","given":"Julio","non-dropping-particle":"","parse-names":false,"suffix":""},{"dropping-particle":"","family":"Botella","given":"Juan","non-dropping-particle":"","parse-names":false,"suffix":""}],"container-title":"Papeles de Psicólogo","id":"ITEM-1","issue":"1","issued":{"date-parts":[["2010"]]},"page":"7-17","title":"Revisiones sistemáticas y meta-análisis: herramientas para la práctica profesional","type":"article-journal","volume":"31"},"uris":["http://www.mendeley.com/documents/?uuid=35ab81b1-341a-4e1e-919b-9c390b0559fa"]},{"id":"ITEM-2","itemData":{"author":[{"dropping-particle":"","family":"Frias","given":"Navarro María Dolores","non-dropping-particle":"","parse-names":false,"suffix":""},{"dropping-particle":"","family":"Pascual","given":"LLobell Juan","non-dropping-particle":"","parse-names":false,"suffix":""}],"container-title":"Papeles del psicólogo","id":"ITEM-2","issue":"85","issued":{"date-parts":[["2003"]]},"page":"11-18","title":"Psicología clínica basada en pruebas: efecto del tratamiento","type":"article-journal"},"uris":["http://www.mendeley.com/documents/?uuid=9e20b03b-053c-4f92-ad4c-80ab627f9d36"]}],"mendeley":{"formattedCitation":"(Frias &amp; Pascual, 2003; Sánchez-Meca &amp; Botella, 2010)","plainTextFormattedCitation":"(Frias &amp; Pascual, 2003; Sánchez-Meca &amp; Botella, 2010)","previouslyFormattedCitation":"(Frias &amp; Pascual, 2003; Sánchez-Meca &amp; Botella, 2010)"},"properties":{"noteIndex":0},"schema":"https://github.com/citation-style-language/schema/raw/master/csl-citation.json"}</w:instrText>
      </w:r>
      <w:r w:rsidR="005378C9" w:rsidRPr="001405C8">
        <w:rPr>
          <w:rFonts w:ascii="Arial Narrow" w:hAnsi="Arial Narrow" w:cs="Arial"/>
        </w:rPr>
        <w:fldChar w:fldCharType="separate"/>
      </w:r>
      <w:r w:rsidR="005378C9" w:rsidRPr="001405C8">
        <w:rPr>
          <w:rFonts w:ascii="Arial Narrow" w:hAnsi="Arial Narrow" w:cs="Arial"/>
          <w:noProof/>
        </w:rPr>
        <w:t>(Frias &amp; Pascual, 2003; Sánchez-Meca &amp; Botella, 2010)</w:t>
      </w:r>
      <w:r w:rsidR="005378C9" w:rsidRPr="001405C8">
        <w:rPr>
          <w:rFonts w:ascii="Arial Narrow" w:hAnsi="Arial Narrow" w:cs="Arial"/>
        </w:rPr>
        <w:fldChar w:fldCharType="end"/>
      </w:r>
    </w:p>
    <w:p w14:paraId="3FFEF45B" w14:textId="44E4247D" w:rsidR="005378C9" w:rsidRPr="001405C8" w:rsidRDefault="005378C9" w:rsidP="006D2867">
      <w:pPr>
        <w:spacing w:line="360" w:lineRule="auto"/>
        <w:ind w:firstLine="720"/>
        <w:rPr>
          <w:rFonts w:ascii="Arial Narrow" w:hAnsi="Arial Narrow" w:cs="Arial"/>
        </w:rPr>
      </w:pPr>
      <w:r w:rsidRPr="001405C8">
        <w:rPr>
          <w:rFonts w:ascii="Arial Narrow" w:hAnsi="Arial Narrow" w:cs="Arial"/>
        </w:rPr>
        <w:t xml:space="preserve">Una revisión sistemática, es un procedimiento que implica un análisis teórico de estudios primarios, con un desarrollo sistemático del proceso de acumulación de datos que no emplea procedimientos estadísticos para integrar los estudios. Esta herramienta surge como un intento </w:t>
      </w:r>
      <w:r w:rsidR="000852CE" w:rsidRPr="001405C8">
        <w:rPr>
          <w:rFonts w:ascii="Arial Narrow" w:hAnsi="Arial Narrow" w:cs="Arial"/>
        </w:rPr>
        <w:t>por</w:t>
      </w:r>
      <w:r w:rsidRPr="001405C8">
        <w:rPr>
          <w:rFonts w:ascii="Arial Narrow" w:hAnsi="Arial Narrow" w:cs="Arial"/>
        </w:rPr>
        <w:t xml:space="preserve"> solventar las limitaciones de las revisiones teóricas tradicionales, también denominadas revisiones narrativas, que se caracterizan por ser cualitativas y carentes de un análisis </w:t>
      </w:r>
      <w:r w:rsidR="000852CE" w:rsidRPr="001405C8">
        <w:rPr>
          <w:rFonts w:ascii="Arial Narrow" w:hAnsi="Arial Narrow" w:cs="Arial"/>
        </w:rPr>
        <w:t>metódico</w:t>
      </w:r>
      <w:r w:rsidRPr="001405C8">
        <w:rPr>
          <w:rFonts w:ascii="Arial Narrow" w:hAnsi="Arial Narrow" w:cs="Arial"/>
        </w:rPr>
        <w:t xml:space="preserve">. Por lo tanto, la revisión sistemática parte </w:t>
      </w:r>
      <w:r w:rsidR="00FA33B8" w:rsidRPr="001405C8">
        <w:rPr>
          <w:rFonts w:ascii="Arial Narrow" w:hAnsi="Arial Narrow" w:cs="Arial"/>
        </w:rPr>
        <w:t>de la premisa de que el proceso</w:t>
      </w:r>
      <w:r w:rsidRPr="001405C8">
        <w:rPr>
          <w:rFonts w:ascii="Arial Narrow" w:hAnsi="Arial Narrow" w:cs="Arial"/>
        </w:rPr>
        <w:t xml:space="preserve"> de revisión de la literatura científica sobre cualquier tema, se debe realizar con las mismas normas de rigor científico que </w:t>
      </w:r>
      <w:r w:rsidR="000852CE" w:rsidRPr="001405C8">
        <w:rPr>
          <w:rFonts w:ascii="Arial Narrow" w:hAnsi="Arial Narrow" w:cs="Arial"/>
        </w:rPr>
        <w:t xml:space="preserve">se emplean </w:t>
      </w:r>
      <w:r w:rsidRPr="001405C8">
        <w:rPr>
          <w:rFonts w:ascii="Arial Narrow" w:hAnsi="Arial Narrow" w:cs="Arial"/>
        </w:rPr>
        <w:t>cuando se hace una invest</w:t>
      </w:r>
      <w:r w:rsidR="00FA33B8" w:rsidRPr="001405C8">
        <w:rPr>
          <w:rFonts w:ascii="Arial Narrow" w:hAnsi="Arial Narrow" w:cs="Arial"/>
        </w:rPr>
        <w:t xml:space="preserve">igación empírica; </w:t>
      </w:r>
      <w:r w:rsidRPr="001405C8">
        <w:rPr>
          <w:rFonts w:ascii="Arial Narrow" w:hAnsi="Arial Narrow" w:cs="Arial"/>
        </w:rPr>
        <w:t xml:space="preserve">se caracteriza por su objetividad, sistematización y replicabilidad de resultados </w:t>
      </w:r>
      <w:r w:rsidRPr="001405C8">
        <w:rPr>
          <w:rFonts w:ascii="Arial Narrow" w:hAnsi="Arial Narrow" w:cs="Arial"/>
        </w:rPr>
        <w:fldChar w:fldCharType="begin" w:fldLock="1"/>
      </w:r>
      <w:r w:rsidR="006F2D74" w:rsidRPr="001405C8">
        <w:rPr>
          <w:rFonts w:ascii="Arial Narrow" w:hAnsi="Arial Narrow" w:cs="Arial"/>
        </w:rPr>
        <w:instrText>ADDIN CSL_CITATION {"citationItems":[{"id":"ITEM-1","itemData":{"author":[{"dropping-particle":"","family":"Sánchez-Meca","given":"Julio","non-dropping-particle":"","parse-names":false,"suffix":""},{"dropping-particle":"","family":"Botella","given":"Juan","non-dropping-particle":"","parse-names":false,"suffix":""}],"container-title":"Papeles de Psicólogo","id":"ITEM-1","issue":"1","issued":{"date-parts":[["2010"]]},"page":"7-17","title":"Revisiones sistemáticas y meta-análisis: herramientas para la práctica profesional","type":"article-journal","volume":"31"},"uris":["http://www.mendeley.com/documents/?uuid=35ab81b1-341a-4e1e-919b-9c390b0559fa"]},{"id":"ITEM-2","itemData":{"abstract":"En este trabajo se elabora un marco conceptual y se desarrollan unos principios básicos para fundamentar un sistema de clasificación de los diseños de investigación más usuales en psicología basado en tres estrate- gias (manipulativa, asociativa y descriptiva) de donde emanan varios tipos de estudios, tres para la estrategia manipulativa (experimentales, cuasiexpe- rimentales y de caso único), tres para la asociativa (comparativos, predicti- vos y explicativos) y dos para la descriptiva (observacionales y selectivos). Palabras clave: Metodología de la investigación; diseño de la investiga- ción; diseño experimental; diseño no experimental.","author":[{"dropping-particle":"","family":"Ato","given":"Manuel","non-dropping-particle":"","parse-names":false,"suffix":""},{"dropping-particle":"","family":"López","given":"Juan","non-dropping-particle":"","parse-names":false,"suffix":""},{"dropping-particle":"","family":"Benavente","given":"Ana","non-dropping-particle":"","parse-names":false,"suffix":""}],"container-title":"Anales de psicología","id":"ITEM-2","issued":{"date-parts":[["2010"]]},"page":"1038-1059","title":"Un sistema de clasificación de los diseños de investigación en psicología Introducción Un marco conceptual para la investigación","type":"article-journal","volume":"3"},"uris":["http://www.mendeley.com/documents/?uuid=698e3376-2fe2-4a97-9ff4-14cad85ab10e"]}],"mendeley":{"formattedCitation":"(Ato et al., 2010; Sánchez-Meca &amp; Botella, 2010)","plainTextFormattedCitation":"(Ato et al., 2010; Sánchez-Meca &amp; Botella, 2010)","previouslyFormattedCitation":"(Ato et al., 2010; Sánchez-Meca &amp; Botella, 2010)"},"properties":{"noteIndex":0},"schema":"https://github.com/citation-style-language/schema/raw/master/csl-citation.json"}</w:instrText>
      </w:r>
      <w:r w:rsidRPr="001405C8">
        <w:rPr>
          <w:rFonts w:ascii="Arial Narrow" w:hAnsi="Arial Narrow" w:cs="Arial"/>
        </w:rPr>
        <w:fldChar w:fldCharType="separate"/>
      </w:r>
      <w:r w:rsidRPr="001405C8">
        <w:rPr>
          <w:rFonts w:ascii="Arial Narrow" w:hAnsi="Arial Narrow" w:cs="Arial"/>
          <w:noProof/>
        </w:rPr>
        <w:t>(Ato et al., 2010; Sánchez-Meca &amp; Botella, 2010)</w:t>
      </w:r>
      <w:r w:rsidRPr="001405C8">
        <w:rPr>
          <w:rFonts w:ascii="Arial Narrow" w:hAnsi="Arial Narrow" w:cs="Arial"/>
        </w:rPr>
        <w:fldChar w:fldCharType="end"/>
      </w:r>
      <w:r w:rsidRPr="001405C8">
        <w:rPr>
          <w:rFonts w:ascii="Arial Narrow" w:hAnsi="Arial Narrow" w:cs="Arial"/>
        </w:rPr>
        <w:t>.</w:t>
      </w:r>
    </w:p>
    <w:p w14:paraId="78D0B14F" w14:textId="614DCD59" w:rsidR="00D72A2C" w:rsidRPr="001405C8" w:rsidRDefault="005378C9" w:rsidP="00FA33B8">
      <w:pPr>
        <w:spacing w:line="360" w:lineRule="auto"/>
        <w:ind w:firstLine="720"/>
        <w:rPr>
          <w:rFonts w:ascii="Arial Narrow" w:hAnsi="Arial Narrow" w:cs="Arial"/>
        </w:rPr>
      </w:pPr>
      <w:r w:rsidRPr="001405C8">
        <w:rPr>
          <w:rFonts w:ascii="Arial Narrow" w:hAnsi="Arial Narrow" w:cs="Arial"/>
        </w:rPr>
        <w:t xml:space="preserve">Los meta-análisis, por otra parte, </w:t>
      </w:r>
      <w:r w:rsidR="00A20C50" w:rsidRPr="001405C8">
        <w:rPr>
          <w:rFonts w:ascii="Arial Narrow" w:hAnsi="Arial Narrow" w:cs="Arial"/>
        </w:rPr>
        <w:t>son documentos que integran un conjunto de estudios empíricos, para estimar el tamaño del efecto d</w:t>
      </w:r>
      <w:r w:rsidR="006F2D74" w:rsidRPr="001405C8">
        <w:rPr>
          <w:rFonts w:ascii="Arial Narrow" w:hAnsi="Arial Narrow" w:cs="Arial"/>
        </w:rPr>
        <w:t xml:space="preserve">e un procedimiento psicológico, a partir de técnicas estadísticas que permiten extraer la esencia de dichos estudios. Un meta-análisis, sigue la lógica de las revisiones </w:t>
      </w:r>
      <w:r w:rsidR="006F2D74" w:rsidRPr="001405C8">
        <w:rPr>
          <w:rFonts w:ascii="Arial Narrow" w:hAnsi="Arial Narrow" w:cs="Arial"/>
        </w:rPr>
        <w:lastRenderedPageBreak/>
        <w:t xml:space="preserve">sistemáticas, pero además, se vale de la estadística para analizar los resultados de los estudios integrados, de manera que, al tener un mayor nivel de cuantificación y rigor, son documentos que ofrecen mejores evidencias para resolver un problema de índole psicológico </w:t>
      </w:r>
      <w:r w:rsidR="006F2D74" w:rsidRPr="001405C8">
        <w:rPr>
          <w:rFonts w:ascii="Arial Narrow" w:hAnsi="Arial Narrow" w:cs="Arial"/>
        </w:rPr>
        <w:fldChar w:fldCharType="begin" w:fldLock="1"/>
      </w:r>
      <w:r w:rsidR="00C84C13" w:rsidRPr="001405C8">
        <w:rPr>
          <w:rFonts w:ascii="Arial Narrow" w:hAnsi="Arial Narrow" w:cs="Arial"/>
        </w:rPr>
        <w:instrText>ADDIN CSL_CITATION {"citationItems":[{"id":"ITEM-1","itemData":{"author":[{"dropping-particle":"","family":"Sánchez-Meca","given":"Julio","non-dropping-particle":"","parse-names":false,"suffix":""},{"dropping-particle":"","family":"Botella","given":"Juan","non-dropping-particle":"","parse-names":false,"suffix":""}],"container-title":"Papeles de Psicólogo","id":"ITEM-1","issue":"1","issued":{"date-parts":[["2010"]]},"page":"7-17","title":"Revisiones sistemáticas y meta-análisis: herramientas para la práctica profesional","type":"article-journal","volume":"31"},"uris":["http://www.mendeley.com/documents/?uuid=35ab81b1-341a-4e1e-919b-9c390b0559fa"]}],"mendeley":{"formattedCitation":"(Sánchez-Meca &amp; Botella, 2010)","plainTextFormattedCitation":"(Sánchez-Meca &amp; Botella, 2010)","previouslyFormattedCitation":"(Sánchez-Meca &amp; Botella, 2010)"},"properties":{"noteIndex":0},"schema":"https://github.com/citation-style-language/schema/raw/master/csl-citation.json"}</w:instrText>
      </w:r>
      <w:r w:rsidR="006F2D74" w:rsidRPr="001405C8">
        <w:rPr>
          <w:rFonts w:ascii="Arial Narrow" w:hAnsi="Arial Narrow" w:cs="Arial"/>
        </w:rPr>
        <w:fldChar w:fldCharType="separate"/>
      </w:r>
      <w:r w:rsidR="006F2D74" w:rsidRPr="001405C8">
        <w:rPr>
          <w:rFonts w:ascii="Arial Narrow" w:hAnsi="Arial Narrow" w:cs="Arial"/>
          <w:noProof/>
        </w:rPr>
        <w:t>(Sánchez-Meca &amp; Botella, 2010)</w:t>
      </w:r>
      <w:r w:rsidR="006F2D74" w:rsidRPr="001405C8">
        <w:rPr>
          <w:rFonts w:ascii="Arial Narrow" w:hAnsi="Arial Narrow" w:cs="Arial"/>
        </w:rPr>
        <w:fldChar w:fldCharType="end"/>
      </w:r>
      <w:r w:rsidR="000852CE" w:rsidRPr="001405C8">
        <w:rPr>
          <w:rFonts w:ascii="Arial Narrow" w:hAnsi="Arial Narrow" w:cs="Arial"/>
        </w:rPr>
        <w:t>.</w:t>
      </w:r>
    </w:p>
    <w:p w14:paraId="62491255" w14:textId="05FDE898" w:rsidR="00D21FD2" w:rsidRPr="001405C8" w:rsidRDefault="00194B0B" w:rsidP="00D72A2C">
      <w:pPr>
        <w:spacing w:line="360" w:lineRule="auto"/>
        <w:rPr>
          <w:rFonts w:ascii="Arial Narrow" w:hAnsi="Arial Narrow" w:cs="Arial"/>
          <w:b/>
          <w:i/>
        </w:rPr>
      </w:pPr>
      <w:r w:rsidRPr="001405C8">
        <w:rPr>
          <w:rFonts w:ascii="Arial Narrow" w:hAnsi="Arial Narrow" w:cs="Arial"/>
          <w:b/>
          <w:i/>
        </w:rPr>
        <w:t>Va</w:t>
      </w:r>
      <w:r w:rsidR="00D21FD2" w:rsidRPr="001405C8">
        <w:rPr>
          <w:rFonts w:ascii="Arial Narrow" w:hAnsi="Arial Narrow" w:cs="Arial"/>
          <w:b/>
          <w:i/>
        </w:rPr>
        <w:t xml:space="preserve">loración crítica de las pruebas </w:t>
      </w:r>
    </w:p>
    <w:p w14:paraId="75FCD9E1" w14:textId="1D62A679" w:rsidR="00C84C13" w:rsidRPr="001405C8" w:rsidRDefault="00D21FD2" w:rsidP="006D2867">
      <w:pPr>
        <w:spacing w:line="360" w:lineRule="auto"/>
        <w:ind w:firstLine="720"/>
        <w:rPr>
          <w:rFonts w:ascii="Arial Narrow" w:hAnsi="Arial Narrow" w:cs="Arial"/>
        </w:rPr>
      </w:pPr>
      <w:r w:rsidRPr="001405C8">
        <w:rPr>
          <w:rFonts w:ascii="Arial Narrow" w:hAnsi="Arial Narrow" w:cs="Arial"/>
        </w:rPr>
        <w:t>U</w:t>
      </w:r>
      <w:r w:rsidR="006F2D74" w:rsidRPr="001405C8">
        <w:rPr>
          <w:rFonts w:ascii="Arial Narrow" w:hAnsi="Arial Narrow" w:cs="Arial"/>
        </w:rPr>
        <w:t xml:space="preserve">na vez que se tienen las evidencias que permitirán dar respuesta a un problema, el siguiente paso es hacer un análisis </w:t>
      </w:r>
      <w:r w:rsidR="00C84C13" w:rsidRPr="001405C8">
        <w:rPr>
          <w:rFonts w:ascii="Arial Narrow" w:hAnsi="Arial Narrow" w:cs="Arial"/>
        </w:rPr>
        <w:t>crítico</w:t>
      </w:r>
      <w:r w:rsidR="006F2D74" w:rsidRPr="001405C8">
        <w:rPr>
          <w:rFonts w:ascii="Arial Narrow" w:hAnsi="Arial Narrow" w:cs="Arial"/>
        </w:rPr>
        <w:t xml:space="preserve"> de las</w:t>
      </w:r>
      <w:r w:rsidR="00C84C13" w:rsidRPr="001405C8">
        <w:rPr>
          <w:rFonts w:ascii="Arial Narrow" w:hAnsi="Arial Narrow" w:cs="Arial"/>
        </w:rPr>
        <w:t xml:space="preserve"> pruebas con las que se cuente. Para ello, se requiere que el profesional de la psicología aplique sus conocimientos en investigación, análisis de datos e instrumentos de medida, con el fin de tomar la mejor decisión posible. Este paso, se centra en tres aspectos esenciales: el análisis de la magnitud del efecto de la intervención, la determinación de la validez interna de l</w:t>
      </w:r>
      <w:r w:rsidR="000852CE" w:rsidRPr="001405C8">
        <w:rPr>
          <w:rFonts w:ascii="Arial Narrow" w:hAnsi="Arial Narrow" w:cs="Arial"/>
        </w:rPr>
        <w:t>os resultados que se obtuvieron</w:t>
      </w:r>
      <w:r w:rsidR="00C84C13" w:rsidRPr="001405C8">
        <w:rPr>
          <w:rFonts w:ascii="Arial Narrow" w:hAnsi="Arial Narrow" w:cs="Arial"/>
        </w:rPr>
        <w:t xml:space="preserve"> y por último, la valoración de la aplicabilidad de los resultados en el contexto en el que se pretende intervenir </w:t>
      </w:r>
      <w:r w:rsidR="00C84C13" w:rsidRPr="001405C8">
        <w:rPr>
          <w:rFonts w:ascii="Arial Narrow" w:hAnsi="Arial Narrow" w:cs="Arial"/>
        </w:rPr>
        <w:fldChar w:fldCharType="begin" w:fldLock="1"/>
      </w:r>
      <w:r w:rsidR="00C902CA" w:rsidRPr="001405C8">
        <w:rPr>
          <w:rFonts w:ascii="Arial Narrow" w:hAnsi="Arial Narrow" w:cs="Arial"/>
        </w:rPr>
        <w:instrText>ADDIN CSL_CITATION {"citationItems":[{"id":"ITEM-1","itemData":{"author":[{"dropping-particle":"","family":"Frias","given":"Navarro María Dolores","non-dropping-particle":"","parse-names":false,"suffix":""},{"dropping-particle":"","family":"Pascual","given":"LLobell Juan","non-dropping-particle":"","parse-names":false,"suffix":""}],"container-title":"Papeles del psicólogo","id":"ITEM-1","issue":"85","issued":{"date-parts":[["2003"]]},"page":"11-18","title":"Psicología clínica basada en pruebas: efecto del tratamiento","type":"article-journal"},"uris":["http://www.mendeley.com/documents/?uuid=9e20b03b-053c-4f92-ad4c-80ab627f9d36"]},{"id":"ITEM-2","itemData":{"author":[{"dropping-particle":"","family":"Sánchez-Meca","given":"Julio","non-dropping-particle":"","parse-names":false,"suffix":""},{"dropping-particle":"","family":"Botella","given":"Juan","non-dropping-particle":"","parse-names":false,"suffix":""}],"container-title":"Papeles de Psicólogo","id":"ITEM-2","issue":"1","issued":{"date-parts":[["2010"]]},"page":"7-17","title":"Revisiones sistemáticas y meta-análisis: herramientas para la práctica profesional","type":"article-journal","volume":"31"},"uris":["http://www.mendeley.com/documents/?uuid=35ab81b1-341a-4e1e-919b-9c390b0559fa"]}],"mendeley":{"formattedCitation":"(Frias &amp; Pascual, 2003; Sánchez-Meca &amp; Botella, 2010)","plainTextFormattedCitation":"(Frias &amp; Pascual, 2003; Sánchez-Meca &amp; Botella, 2010)","previouslyFormattedCitation":"(Frias &amp; Pascual, 2003; Sánchez-Meca &amp; Botella, 2010)"},"properties":{"noteIndex":0},"schema":"https://github.com/citation-style-language/schema/raw/master/csl-citation.json"}</w:instrText>
      </w:r>
      <w:r w:rsidR="00C84C13" w:rsidRPr="001405C8">
        <w:rPr>
          <w:rFonts w:ascii="Arial Narrow" w:hAnsi="Arial Narrow" w:cs="Arial"/>
        </w:rPr>
        <w:fldChar w:fldCharType="separate"/>
      </w:r>
      <w:r w:rsidR="00C84C13" w:rsidRPr="001405C8">
        <w:rPr>
          <w:rFonts w:ascii="Arial Narrow" w:hAnsi="Arial Narrow" w:cs="Arial"/>
          <w:noProof/>
        </w:rPr>
        <w:t>(Frias &amp; Pascual, 2003; Sánchez-Meca &amp; Botella, 2010)</w:t>
      </w:r>
      <w:r w:rsidR="00C84C13" w:rsidRPr="001405C8">
        <w:rPr>
          <w:rFonts w:ascii="Arial Narrow" w:hAnsi="Arial Narrow" w:cs="Arial"/>
        </w:rPr>
        <w:fldChar w:fldCharType="end"/>
      </w:r>
      <w:r w:rsidR="00C84C13" w:rsidRPr="001405C8">
        <w:rPr>
          <w:rFonts w:ascii="Arial Narrow" w:hAnsi="Arial Narrow" w:cs="Arial"/>
        </w:rPr>
        <w:t>.</w:t>
      </w:r>
    </w:p>
    <w:p w14:paraId="2D764260" w14:textId="77777777" w:rsidR="00D21FD2" w:rsidRPr="001405C8" w:rsidRDefault="00194B0B" w:rsidP="00D72A2C">
      <w:pPr>
        <w:spacing w:line="360" w:lineRule="auto"/>
        <w:rPr>
          <w:rFonts w:ascii="Arial Narrow" w:hAnsi="Arial Narrow" w:cs="Arial"/>
          <w:b/>
          <w:i/>
        </w:rPr>
      </w:pPr>
      <w:r w:rsidRPr="001405C8">
        <w:rPr>
          <w:rFonts w:ascii="Arial Narrow" w:hAnsi="Arial Narrow" w:cs="Arial"/>
          <w:b/>
          <w:i/>
        </w:rPr>
        <w:t>Aplicación de los hall</w:t>
      </w:r>
      <w:r w:rsidR="00D21FD2" w:rsidRPr="001405C8">
        <w:rPr>
          <w:rFonts w:ascii="Arial Narrow" w:hAnsi="Arial Narrow" w:cs="Arial"/>
          <w:b/>
          <w:i/>
        </w:rPr>
        <w:t>azgos a la práctica profesional</w:t>
      </w:r>
    </w:p>
    <w:p w14:paraId="682625B3" w14:textId="1F183097" w:rsidR="00020BEF" w:rsidRPr="001405C8" w:rsidRDefault="00D21FD2" w:rsidP="00140EEC">
      <w:pPr>
        <w:spacing w:line="360" w:lineRule="auto"/>
        <w:ind w:firstLine="720"/>
        <w:rPr>
          <w:rFonts w:ascii="Arial Narrow" w:hAnsi="Arial Narrow" w:cs="Arial"/>
          <w:b/>
        </w:rPr>
      </w:pPr>
      <w:r w:rsidRPr="001405C8">
        <w:rPr>
          <w:rFonts w:ascii="Arial Narrow" w:hAnsi="Arial Narrow" w:cs="Arial"/>
          <w:b/>
        </w:rPr>
        <w:t xml:space="preserve"> </w:t>
      </w:r>
      <w:r w:rsidR="00C902CA" w:rsidRPr="001405C8">
        <w:rPr>
          <w:rFonts w:ascii="Arial Narrow" w:hAnsi="Arial Narrow" w:cs="Arial"/>
        </w:rPr>
        <w:t>El último paso consiste en trasladar los conocimientos que se obtuvieron mediante las pruebas recolectadas</w:t>
      </w:r>
      <w:r w:rsidR="00140EEC" w:rsidRPr="001405C8">
        <w:rPr>
          <w:rFonts w:ascii="Arial Narrow" w:hAnsi="Arial Narrow" w:cs="Arial"/>
        </w:rPr>
        <w:t xml:space="preserve"> al ejercicio profesional</w:t>
      </w:r>
      <w:r w:rsidR="00C902CA" w:rsidRPr="001405C8">
        <w:rPr>
          <w:rFonts w:ascii="Arial Narrow" w:hAnsi="Arial Narrow" w:cs="Arial"/>
        </w:rPr>
        <w:t xml:space="preserve">; esta tarea </w:t>
      </w:r>
      <w:r w:rsidR="00140EEC" w:rsidRPr="001405C8">
        <w:rPr>
          <w:rFonts w:ascii="Arial Narrow" w:hAnsi="Arial Narrow" w:cs="Arial"/>
        </w:rPr>
        <w:t>se ejecuta a partir del juicio clínico y la experiencia del profesional de la psicología, con el fin de valorar</w:t>
      </w:r>
      <w:r w:rsidR="00C902CA" w:rsidRPr="001405C8">
        <w:rPr>
          <w:rFonts w:ascii="Arial Narrow" w:hAnsi="Arial Narrow" w:cs="Arial"/>
        </w:rPr>
        <w:t xml:space="preserve"> los riesgos y beneficios de la implementación del tratamiento, considerando también, las expectativas y las preferencias del paciente </w:t>
      </w:r>
      <w:r w:rsidR="00C902CA" w:rsidRPr="001405C8">
        <w:rPr>
          <w:rFonts w:ascii="Arial Narrow" w:hAnsi="Arial Narrow" w:cs="Arial"/>
        </w:rPr>
        <w:fldChar w:fldCharType="begin" w:fldLock="1"/>
      </w:r>
      <w:r w:rsidR="002D1F42" w:rsidRPr="001405C8">
        <w:rPr>
          <w:rFonts w:ascii="Arial Narrow" w:hAnsi="Arial Narrow" w:cs="Arial"/>
        </w:rPr>
        <w:instrText>ADDIN CSL_CITATION {"citationItems":[{"id":"ITEM-1","itemData":{"author":[{"dropping-particle":"","family":"Frias","given":"Navarro María Dolores","non-dropping-particle":"","parse-names":false,"suffix":""},{"dropping-particle":"","family":"Pascual","given":"LLobell Juan","non-dropping-particle":"","parse-names":false,"suffix":""}],"container-title":"Papeles del psicólogo","id":"ITEM-1","issue":"85","issued":{"date-parts":[["2003"]]},"page":"11-18","title":"Psicología clínica basada en pruebas: efecto del tratamiento","type":"article-journal"},"uris":["http://www.mendeley.com/documents/?uuid=9e20b03b-053c-4f92-ad4c-80ab627f9d36"]}],"mendeley":{"formattedCitation":"(Frias &amp; Pascual, 2003)","plainTextFormattedCitation":"(Frias &amp; Pascual, 2003)","previouslyFormattedCitation":"(Frias &amp; Pascual, 2003)"},"properties":{"noteIndex":0},"schema":"https://github.com/citation-style-language/schema/raw/master/csl-citation.json"}</w:instrText>
      </w:r>
      <w:r w:rsidR="00C902CA" w:rsidRPr="001405C8">
        <w:rPr>
          <w:rFonts w:ascii="Arial Narrow" w:hAnsi="Arial Narrow" w:cs="Arial"/>
        </w:rPr>
        <w:fldChar w:fldCharType="separate"/>
      </w:r>
      <w:r w:rsidR="00C902CA" w:rsidRPr="001405C8">
        <w:rPr>
          <w:rFonts w:ascii="Arial Narrow" w:hAnsi="Arial Narrow" w:cs="Arial"/>
          <w:noProof/>
        </w:rPr>
        <w:t>(Frias &amp; Pascual, 2003)</w:t>
      </w:r>
      <w:r w:rsidR="00C902CA" w:rsidRPr="001405C8">
        <w:rPr>
          <w:rFonts w:ascii="Arial Narrow" w:hAnsi="Arial Narrow" w:cs="Arial"/>
        </w:rPr>
        <w:fldChar w:fldCharType="end"/>
      </w:r>
      <w:r w:rsidR="00140EEC" w:rsidRPr="001405C8">
        <w:rPr>
          <w:rFonts w:ascii="Arial Narrow" w:hAnsi="Arial Narrow" w:cs="Arial"/>
          <w:b/>
        </w:rPr>
        <w:t>.</w:t>
      </w:r>
    </w:p>
    <w:p w14:paraId="121D2B99" w14:textId="5F93C21D" w:rsidR="00794DAE" w:rsidRPr="001405C8" w:rsidRDefault="00E124E2" w:rsidP="00A97AA9">
      <w:pPr>
        <w:spacing w:line="360" w:lineRule="auto"/>
        <w:ind w:firstLine="720"/>
        <w:rPr>
          <w:rFonts w:ascii="Arial Narrow" w:hAnsi="Arial Narrow" w:cs="Arial"/>
        </w:rPr>
      </w:pPr>
      <w:r w:rsidRPr="001405C8">
        <w:rPr>
          <w:rFonts w:ascii="Arial Narrow" w:hAnsi="Arial Narrow" w:cs="Arial"/>
        </w:rPr>
        <w:t xml:space="preserve">La aplicación de los hallazgos, depende de diversos criterios, sobre todo si se toma en cuenta que las evidencias reportadas, se interpretan en el contexto de ciertas variables concretas, que han sido estudiadas y delimitadas a una población específica; por lo tanto, al trasladar </w:t>
      </w:r>
      <w:r w:rsidR="00182EC5" w:rsidRPr="001405C8">
        <w:rPr>
          <w:rFonts w:ascii="Arial Narrow" w:hAnsi="Arial Narrow" w:cs="Arial"/>
        </w:rPr>
        <w:t xml:space="preserve">dichas evidencias al ejercicio profesional, </w:t>
      </w:r>
      <w:r w:rsidRPr="001405C8">
        <w:rPr>
          <w:rFonts w:ascii="Arial Narrow" w:hAnsi="Arial Narrow" w:cs="Arial"/>
        </w:rPr>
        <w:t>es fundamental que el psicólogo se valga de su experiencia y de cierta flexibilidad</w:t>
      </w:r>
      <w:r w:rsidR="00182EC5" w:rsidRPr="001405C8">
        <w:rPr>
          <w:rFonts w:ascii="Arial Narrow" w:hAnsi="Arial Narrow" w:cs="Arial"/>
        </w:rPr>
        <w:t xml:space="preserve"> en sus procedimientos</w:t>
      </w:r>
      <w:r w:rsidRPr="001405C8">
        <w:rPr>
          <w:rFonts w:ascii="Arial Narrow" w:hAnsi="Arial Narrow" w:cs="Arial"/>
        </w:rPr>
        <w:t xml:space="preserve">, </w:t>
      </w:r>
      <w:r w:rsidR="00182EC5" w:rsidRPr="001405C8">
        <w:rPr>
          <w:rFonts w:ascii="Arial Narrow" w:hAnsi="Arial Narrow" w:cs="Arial"/>
        </w:rPr>
        <w:t xml:space="preserve">tomando en cuenta que la realidad se encuentra fluctuando en todo momento, </w:t>
      </w:r>
      <w:r w:rsidR="00A97AA9" w:rsidRPr="001405C8">
        <w:rPr>
          <w:rFonts w:ascii="Arial Narrow" w:hAnsi="Arial Narrow" w:cs="Arial"/>
        </w:rPr>
        <w:t xml:space="preserve">de manera que los efectos esperados de una intervención pueden no resultar idénticos a los reportados en el estudio original, principalmente si el objeto de estudio no se encuentra en un ambiente controlado, como sucede en las investigaciones de tipo experimental, realizadas en laboratorios. </w:t>
      </w:r>
    </w:p>
    <w:p w14:paraId="5CA181CD" w14:textId="63B9CD59" w:rsidR="00194B0B" w:rsidRPr="001405C8" w:rsidRDefault="00194B0B" w:rsidP="00D72A2C">
      <w:pPr>
        <w:spacing w:line="360" w:lineRule="auto"/>
        <w:rPr>
          <w:rFonts w:ascii="Arial Narrow" w:hAnsi="Arial Narrow" w:cs="Arial"/>
          <w:b/>
        </w:rPr>
      </w:pPr>
      <w:r w:rsidRPr="001405C8">
        <w:rPr>
          <w:rFonts w:ascii="Arial Narrow" w:hAnsi="Arial Narrow" w:cs="Arial"/>
          <w:b/>
        </w:rPr>
        <w:t>Enseñanza de la psicología basada en evidencias</w:t>
      </w:r>
    </w:p>
    <w:p w14:paraId="206499C0" w14:textId="7B1B7FD2" w:rsidR="00B3157C" w:rsidRPr="001405C8" w:rsidRDefault="00140EEC" w:rsidP="00727CE6">
      <w:pPr>
        <w:spacing w:line="360" w:lineRule="auto"/>
        <w:ind w:firstLine="720"/>
        <w:rPr>
          <w:rFonts w:ascii="Arial Narrow" w:hAnsi="Arial Narrow" w:cs="Arial"/>
          <w:bCs/>
        </w:rPr>
      </w:pPr>
      <w:r w:rsidRPr="001405C8">
        <w:rPr>
          <w:rFonts w:ascii="Arial Narrow" w:hAnsi="Arial Narrow" w:cs="Arial"/>
          <w:bCs/>
        </w:rPr>
        <w:t>El método científico y los diseños de investigación en psicología, permiten guiar los pasos del investigador, por ello, además de la revisión cuidadosa del estado del arte y la recolección de evidencia empírica sobre el problema</w:t>
      </w:r>
      <w:r w:rsidR="00727CE6" w:rsidRPr="001405C8">
        <w:rPr>
          <w:rFonts w:ascii="Arial Narrow" w:hAnsi="Arial Narrow" w:cs="Arial"/>
          <w:bCs/>
        </w:rPr>
        <w:t xml:space="preserve"> que se pretende </w:t>
      </w:r>
      <w:r w:rsidRPr="001405C8">
        <w:rPr>
          <w:rFonts w:ascii="Arial Narrow" w:hAnsi="Arial Narrow" w:cs="Arial"/>
          <w:bCs/>
        </w:rPr>
        <w:t xml:space="preserve">resolver, un elemento fundamental en el proceso de generación del conocimiento es la pericia del investigador. </w:t>
      </w:r>
      <w:r w:rsidR="00B3157C" w:rsidRPr="001405C8">
        <w:rPr>
          <w:rFonts w:ascii="Arial Narrow" w:hAnsi="Arial Narrow" w:cs="Arial"/>
          <w:bCs/>
        </w:rPr>
        <w:t>La variedad de enfoques, modelos y teorías psicológicas</w:t>
      </w:r>
      <w:r w:rsidRPr="001405C8">
        <w:rPr>
          <w:rFonts w:ascii="Arial Narrow" w:hAnsi="Arial Narrow" w:cs="Arial"/>
          <w:bCs/>
        </w:rPr>
        <w:t>,</w:t>
      </w:r>
      <w:r w:rsidR="00B3157C" w:rsidRPr="001405C8">
        <w:rPr>
          <w:rFonts w:ascii="Arial Narrow" w:hAnsi="Arial Narrow" w:cs="Arial"/>
          <w:bCs/>
        </w:rPr>
        <w:t xml:space="preserve"> ha</w:t>
      </w:r>
      <w:r w:rsidR="001550A0" w:rsidRPr="001405C8">
        <w:rPr>
          <w:rFonts w:ascii="Arial Narrow" w:hAnsi="Arial Narrow" w:cs="Arial"/>
          <w:bCs/>
        </w:rPr>
        <w:t>n</w:t>
      </w:r>
      <w:r w:rsidR="00B3157C" w:rsidRPr="001405C8">
        <w:rPr>
          <w:rFonts w:ascii="Arial Narrow" w:hAnsi="Arial Narrow" w:cs="Arial"/>
          <w:bCs/>
        </w:rPr>
        <w:t xml:space="preserve"> propiciado el desarrollo de </w:t>
      </w:r>
      <w:r w:rsidR="00ED615E" w:rsidRPr="001405C8">
        <w:rPr>
          <w:rFonts w:ascii="Arial Narrow" w:hAnsi="Arial Narrow" w:cs="Arial"/>
          <w:bCs/>
        </w:rPr>
        <w:t xml:space="preserve">una </w:t>
      </w:r>
      <w:r w:rsidR="00B3157C" w:rsidRPr="001405C8">
        <w:rPr>
          <w:rFonts w:ascii="Arial Narrow" w:hAnsi="Arial Narrow" w:cs="Arial"/>
          <w:bCs/>
        </w:rPr>
        <w:t>multitud de tratamientos y, aunque una t</w:t>
      </w:r>
      <w:r w:rsidRPr="001405C8">
        <w:rPr>
          <w:rFonts w:ascii="Arial Narrow" w:hAnsi="Arial Narrow" w:cs="Arial"/>
          <w:bCs/>
        </w:rPr>
        <w:t xml:space="preserve">endencia muy generalizada consiste en defender que </w:t>
      </w:r>
      <w:r w:rsidR="00ED615E" w:rsidRPr="001405C8">
        <w:rPr>
          <w:rFonts w:ascii="Arial Narrow" w:hAnsi="Arial Narrow" w:cs="Arial"/>
          <w:bCs/>
        </w:rPr>
        <w:t>todos</w:t>
      </w:r>
      <w:r w:rsidR="00B3157C" w:rsidRPr="001405C8">
        <w:rPr>
          <w:rFonts w:ascii="Arial Narrow" w:hAnsi="Arial Narrow" w:cs="Arial"/>
          <w:bCs/>
        </w:rPr>
        <w:t xml:space="preserve"> funcionan, la realidad parece ser otra</w:t>
      </w:r>
      <w:r w:rsidR="008F6513" w:rsidRPr="001405C8">
        <w:rPr>
          <w:rFonts w:ascii="Arial Narrow" w:hAnsi="Arial Narrow" w:cs="Arial"/>
          <w:bCs/>
        </w:rPr>
        <w:t xml:space="preserve"> </w:t>
      </w:r>
      <w:r w:rsidR="001550A0" w:rsidRPr="001405C8">
        <w:rPr>
          <w:rFonts w:ascii="Arial Narrow" w:hAnsi="Arial Narrow" w:cs="Arial"/>
          <w:bCs/>
        </w:rPr>
        <w:fldChar w:fldCharType="begin" w:fldLock="1"/>
      </w:r>
      <w:r w:rsidR="008273BB" w:rsidRPr="001405C8">
        <w:rPr>
          <w:rFonts w:ascii="Arial Narrow" w:hAnsi="Arial Narrow" w:cs="Arial"/>
          <w:bCs/>
        </w:rPr>
        <w:instrText>ADDIN CSL_CITATION {"citationItems":[{"id":"ITEM-1","itemData":{"DOI":"10.1146/annurev.psych.52.1.685","ISSN":"00664308","PMID":"11148322","abstract":"Efforts to increase the practice of evidence-based psychotherapy in the United States have led to the formation of task forces to define, identify, and disseminate information about empirically supported psychological interventions. The work of several such task forces and other groups reviewing empirically supported treatments (ESTs) in the United States, United Kingdom, and elsewhere is summarized here, along with the lists of treatments that have been identified as ESTs. Also reviewed is the controversy surrounding EST identification and dissemination, including concerns about research methodology, external validity, and utility of EST research, as well as the reliability and transparency of the EST review process.","author":[{"dropping-particle":"","family":"Chambless","given":"Dianne L.","non-dropping-particle":"","parse-names":false,"suffix":""},{"dropping-particle":"","family":"Ollendick","given":"Thomas H.","non-dropping-particle":"","parse-names":false,"suffix":""}],"container-title":"Annual Review of Psychology","id":"ITEM-1","issued":{"date-parts":[["2001"]]},"title":"Empirically supported psychological interventions: Controversies and evidence","type":"article-journal"},"uris":["http://www.mendeley.com/documents/?uuid=3b12b85c-2581-406b-91e8-bdaecf2d727c","http://www.mendeley.com/documents/?uuid=77aaf530-e1bd-4089-b27a-f706806ae6b7"]},{"id":"ITEM-2","itemData":{"DOI":"10.1037/0003-066X.63.3.146","ISSN":"0003066X","PMID":"18377105","abstract":"The long-standing divide between research and practice in clinical psychology has received increased attention in view of the development of evidence-based interventions and practice and public interest, oversight, and management of psychological services. The gap has been reflected in concerns from those in practice about the applicability of findings from psychotherapy research as a guide to clinical work and concerns from those in research about how clinical work is conducted. Research and practice are united in their commitment to providing the best of psychological knowledge and methods to improve the quality of patient care. This article highlights issues in the research-practice debate as a backdrop for rapprochement. Suggestions are made for changes and shifts in emphases in psychotherapy research and clinical practice. The changes are designed to ensure that both research and practice contribute to our knowledge base and provide information that can be used more readily to improve patient care and, in the process, reduce the perceived and real hiatus between research and practice. © 2008 American Psychological Association.","author":[{"dropping-particle":"","family":"Kazdin","given":"Alan E.","non-dropping-particle":"","parse-names":false,"suffix":""}],"container-title":"American Psychologist","id":"ITEM-2","issued":{"date-parts":[["2008"]]},"title":"Evidence-Based Treatment and Practice: New Opportunities to Bridge Clinical Research and Practice, Enhance the Knowledge Base, and Improve Patient Care","type":"article-journal"},"uris":["http://www.mendeley.com/documents/?uuid=4867930d-bc68-4f38-ba08-809a08fef434","http://www.mendeley.com/documents/?uuid=bebc49ba-3f97-4bc7-aa5f-bd37a651046f"]},{"id":"ITEM-3","itemData":{"DOI":"10.1016/j.cpr.2017.03.008","ISSN":"18737811","PMID":"28384513","abstract":"Most mental health services throughout the world currently regard evidence-based psychological treatments as best practice for the treatment of mental disorders. The aim of this study was to analyze evidence-based treatments drawn from RCTs, reviews, meta-analyses, guides, and lists provided by the National Institute for Health and Care Excellence (NICE), Division 12 (Clinical Psychology) of the American Psychological Association (APA), Cochrane and the Australian Psychological Society (APS) in relation to mental disorders in adults. A total of 135 treatments were analyzed for 23 mental disorders and compared to determine the level of agreement among the organizations. The results indicate that, in most cases, there is little agreement among organizations and that there are several discrepancies within certain disorders. These results require reflection on the meaning attributed to evidence-based practice with regard to psychological treatments. The possible reasons for these differences are discussed. Based on these findings, proposals to unify the criteria that reconcile the realities of clinical practice with a scientific perspective were analyzed.","author":[{"dropping-particle":"","family":"Moriana","given":"Juan Antonio","non-dropping-particle":"","parse-names":false,"suffix":""},{"dropping-particle":"","family":"Gálvez-Lara","given":"Mario","non-dropping-particle":"","parse-names":false,"suffix":""},{"dropping-particle":"","family":"Corpas","given":"Jorge","non-dropping-particle":"","parse-names":false,"suffix":""}],"container-title":"Clinical Psychology Review","id":"ITEM-3","issued":{"date-parts":[["2017"]]},"title":"Psychological treatments for mental disorders in adults: A review of the evidence of leading international organizations","type":"article"},"uris":["http://www.mendeley.com/documents/?uuid=d1617d8c-c1bb-4a23-9390-abce71c4b368","http://www.mendeley.com/documents/?uuid=e39d48c2-ad1e-4127-b457-ebe428b843a7"]}],"mendeley":{"formattedCitation":"(Chambless &amp; Ollendick, 2001; Kazdin, 2008; Moriana et al., 2017)","plainTextFormattedCitation":"(Chambless &amp; Ollendick, 2001; Kazdin, 2008; Moriana et al., 2017)","previouslyFormattedCitation":"(Chambless &amp; Ollendick, 2001; Kazdin, 2008; Moriana et al., 2017)"},"properties":{"noteIndex":0},"schema":"https://github.com/citation-style-language/schema/raw/master/csl-citation.json"}</w:instrText>
      </w:r>
      <w:r w:rsidR="001550A0" w:rsidRPr="001405C8">
        <w:rPr>
          <w:rFonts w:ascii="Arial Narrow" w:hAnsi="Arial Narrow" w:cs="Arial"/>
          <w:bCs/>
        </w:rPr>
        <w:fldChar w:fldCharType="separate"/>
      </w:r>
      <w:r w:rsidR="002D1F42" w:rsidRPr="001405C8">
        <w:rPr>
          <w:rFonts w:ascii="Arial Narrow" w:hAnsi="Arial Narrow" w:cs="Arial"/>
          <w:bCs/>
          <w:noProof/>
        </w:rPr>
        <w:t xml:space="preserve">(Chambless &amp; Ollendick, 2001; Kazdin, 2008; </w:t>
      </w:r>
      <w:r w:rsidR="002D1F42" w:rsidRPr="001405C8">
        <w:rPr>
          <w:rFonts w:ascii="Arial Narrow" w:hAnsi="Arial Narrow" w:cs="Arial"/>
          <w:bCs/>
          <w:noProof/>
        </w:rPr>
        <w:lastRenderedPageBreak/>
        <w:t>Moriana et al., 2017)</w:t>
      </w:r>
      <w:r w:rsidR="001550A0" w:rsidRPr="001405C8">
        <w:rPr>
          <w:rFonts w:ascii="Arial Narrow" w:hAnsi="Arial Narrow" w:cs="Arial"/>
          <w:bCs/>
        </w:rPr>
        <w:fldChar w:fldCharType="end"/>
      </w:r>
      <w:r w:rsidRPr="001405C8">
        <w:rPr>
          <w:rFonts w:ascii="Arial Narrow" w:hAnsi="Arial Narrow" w:cs="Arial"/>
          <w:bCs/>
        </w:rPr>
        <w:t>; gran parte de estos tratamientos no solo carecen de efectividad, co</w:t>
      </w:r>
      <w:r w:rsidR="00ED615E" w:rsidRPr="001405C8">
        <w:rPr>
          <w:rFonts w:ascii="Arial Narrow" w:hAnsi="Arial Narrow" w:cs="Arial"/>
          <w:bCs/>
        </w:rPr>
        <w:t xml:space="preserve">n resultados similares a los del </w:t>
      </w:r>
      <w:r w:rsidRPr="001405C8">
        <w:rPr>
          <w:rFonts w:ascii="Arial Narrow" w:hAnsi="Arial Narrow" w:cs="Arial"/>
          <w:bCs/>
        </w:rPr>
        <w:t>placebo, sino que además, pueden resultar perjudiciales para las</w:t>
      </w:r>
      <w:r w:rsidR="00727CE6" w:rsidRPr="001405C8">
        <w:rPr>
          <w:rFonts w:ascii="Arial Narrow" w:hAnsi="Arial Narrow" w:cs="Arial"/>
          <w:bCs/>
        </w:rPr>
        <w:t xml:space="preserve"> personas en quienes se aplican.</w:t>
      </w:r>
    </w:p>
    <w:p w14:paraId="3A9A5840" w14:textId="4757D9AB" w:rsidR="005C7C49" w:rsidRPr="001405C8" w:rsidRDefault="001550A0" w:rsidP="00ED615E">
      <w:pPr>
        <w:spacing w:line="360" w:lineRule="auto"/>
        <w:ind w:firstLine="720"/>
        <w:rPr>
          <w:rFonts w:ascii="Arial Narrow" w:hAnsi="Arial Narrow" w:cs="Arial"/>
          <w:bCs/>
        </w:rPr>
      </w:pPr>
      <w:r w:rsidRPr="001405C8">
        <w:rPr>
          <w:rFonts w:ascii="Arial Narrow" w:hAnsi="Arial Narrow" w:cs="Arial"/>
          <w:bCs/>
        </w:rPr>
        <w:t>Con lo mencionado anteriormente</w:t>
      </w:r>
      <w:r w:rsidR="00727CE6" w:rsidRPr="001405C8">
        <w:rPr>
          <w:rFonts w:ascii="Arial Narrow" w:hAnsi="Arial Narrow" w:cs="Arial"/>
          <w:bCs/>
        </w:rPr>
        <w:t>, es posible analizar el d</w:t>
      </w:r>
      <w:r w:rsidRPr="001405C8">
        <w:rPr>
          <w:rFonts w:ascii="Arial Narrow" w:hAnsi="Arial Narrow" w:cs="Arial"/>
          <w:bCs/>
        </w:rPr>
        <w:t>esencuentro entre la ciencia y la aplicación del conocimiento en psicología,</w:t>
      </w:r>
      <w:r w:rsidR="00ED615E" w:rsidRPr="001405C8">
        <w:rPr>
          <w:rFonts w:ascii="Arial Narrow" w:hAnsi="Arial Narrow" w:cs="Arial"/>
          <w:bCs/>
        </w:rPr>
        <w:t xml:space="preserve"> pues quienes ejercen la práctica de esta disciplina, no verifican la eficacia de los procedimientos que emplean. </w:t>
      </w:r>
      <w:r w:rsidR="005C7C49" w:rsidRPr="001405C8">
        <w:rPr>
          <w:rFonts w:ascii="Arial Narrow" w:hAnsi="Arial Narrow" w:cs="Arial"/>
          <w:bCs/>
        </w:rPr>
        <w:t>Esta brecha afecta profundamente a muchos ámbitos, desde la enseñanza en las universidades hasta la práctica profesional</w:t>
      </w:r>
      <w:r w:rsidR="00ED615E" w:rsidRPr="001405C8">
        <w:rPr>
          <w:rFonts w:ascii="Arial Narrow" w:hAnsi="Arial Narrow" w:cs="Arial"/>
          <w:bCs/>
        </w:rPr>
        <w:t xml:space="preserve">. </w:t>
      </w:r>
      <w:r w:rsidR="005C7C49" w:rsidRPr="001405C8">
        <w:rPr>
          <w:rFonts w:ascii="Arial Narrow" w:hAnsi="Arial Narrow" w:cs="Arial"/>
          <w:bCs/>
        </w:rPr>
        <w:t>A esta situación se une</w:t>
      </w:r>
      <w:r w:rsidR="00F649C9" w:rsidRPr="001405C8">
        <w:rPr>
          <w:rFonts w:ascii="Arial Narrow" w:hAnsi="Arial Narrow" w:cs="Arial"/>
          <w:bCs/>
        </w:rPr>
        <w:t xml:space="preserve"> la proliferación de </w:t>
      </w:r>
      <w:r w:rsidR="00ED615E" w:rsidRPr="001405C8">
        <w:rPr>
          <w:rFonts w:ascii="Arial Narrow" w:hAnsi="Arial Narrow" w:cs="Arial"/>
          <w:bCs/>
        </w:rPr>
        <w:t xml:space="preserve">las </w:t>
      </w:r>
      <w:r w:rsidR="00F649C9" w:rsidRPr="001405C8">
        <w:rPr>
          <w:rFonts w:ascii="Arial Narrow" w:hAnsi="Arial Narrow" w:cs="Arial"/>
          <w:bCs/>
        </w:rPr>
        <w:t>pseu</w:t>
      </w:r>
      <w:r w:rsidR="003674B2" w:rsidRPr="001405C8">
        <w:rPr>
          <w:rFonts w:ascii="Arial Narrow" w:hAnsi="Arial Narrow" w:cs="Arial"/>
          <w:bCs/>
        </w:rPr>
        <w:t>doterapias</w:t>
      </w:r>
      <w:r w:rsidR="00F649C9" w:rsidRPr="001405C8">
        <w:rPr>
          <w:rFonts w:ascii="Arial Narrow" w:hAnsi="Arial Narrow" w:cs="Arial"/>
          <w:bCs/>
        </w:rPr>
        <w:t>, originando un importante problema sanitario, económico y profesional</w:t>
      </w:r>
      <w:r w:rsidR="002D1F42" w:rsidRPr="001405C8">
        <w:rPr>
          <w:rFonts w:ascii="Arial Narrow" w:hAnsi="Arial Narrow" w:cs="Arial"/>
          <w:bCs/>
        </w:rPr>
        <w:t xml:space="preserve"> </w:t>
      </w:r>
      <w:r w:rsidR="002D1F42" w:rsidRPr="001405C8">
        <w:rPr>
          <w:rFonts w:ascii="Arial Narrow" w:hAnsi="Arial Narrow" w:cs="Arial"/>
          <w:bCs/>
        </w:rPr>
        <w:fldChar w:fldCharType="begin" w:fldLock="1"/>
      </w:r>
      <w:r w:rsidR="008273BB" w:rsidRPr="001405C8">
        <w:rPr>
          <w:rFonts w:ascii="Arial Narrow" w:hAnsi="Arial Narrow" w:cs="Arial"/>
          <w:bCs/>
        </w:rPr>
        <w:instrText>ADDIN CSL_CITATION {"citationItems":[{"id":"ITEM-1","itemData":{"DOI":"10.23923/pap.psicol2020.2946","ISSN":"0214-7823","abstract":"La psicología está considerada una disciplina científica, pero algunas de sus especialidades, como la psicología clínica, tienen importantes dificultades para aplicar el método científico y trasladar los resultados de la investigación experimental al contexto profesional. Esta situación es especialmente problemática cuando multitud de teorías hacen que proliferen numerosos tratamientos psicológicos y que se sustente la idea (¿equivocada?) de que todos funcionan. El enfrentamiento entre posicionamientos basados en los aspectos comunes de las psicoterapias, en confrontación con los centrados en las técnicas, ha facilitado el camino y la expansión de pseudoterapias y la confusión de la población en general. Todo esto ocurre dentro de un contexto en el que ya existía un importante desencuentro entre la ciencia y la práctica clínica que afecta a muchos ámbitos profesionales de la psicología. El debate sobre los tratamientos y la asunción de que todos son eficaces permite mantener una actitud permisiva ante el uso de cualquier tratamiento, a veces avalados por algunas universidades, colegios profesionales y sociedades científico-profesionales, sin establecer restricciones a la difusión de propuestas pseudocientíficas, que no han sido sometidas a contraste empírico. En este trabajo presentamos un análisis del estado actual del tema y debatimos algunos de los aspectos más importantes.","author":[{"dropping-particle":"","family":"Moriana","given":"Juan Antonio","non-dropping-particle":"","parse-names":false,"suffix":""},{"dropping-particle":"","family":"Gálvez-Lara","given":"Mario","non-dropping-particle":"","parse-names":false,"suffix":""}],"container-title":"Papeles del Psicólogo - Psychologist Papers","id":"ITEM-1","issue":"2","issued":{"date-parts":[["2020"]]},"page":"201-210","title":"Psicoterapias y pseudoterapias en búsqueda de la evidencia científica. La ciencia y la práctica profesional en psicología clínica","type":"article-journal","volume":"41"},"uris":["http://www.mendeley.com/documents/?uuid=06304c84-77e0-43c3-aa98-f7688a600bba"]}],"mendeley":{"formattedCitation":"(Moriana &amp; Gálvez-Lara, 2020)","plainTextFormattedCitation":"(Moriana &amp; Gálvez-Lara, 2020)","previouslyFormattedCitation":"(Moriana &amp; Gálvez-Lara, 2020)"},"properties":{"noteIndex":0},"schema":"https://github.com/citation-style-language/schema/raw/master/csl-citation.json"}</w:instrText>
      </w:r>
      <w:r w:rsidR="002D1F42" w:rsidRPr="001405C8">
        <w:rPr>
          <w:rFonts w:ascii="Arial Narrow" w:hAnsi="Arial Narrow" w:cs="Arial"/>
          <w:bCs/>
        </w:rPr>
        <w:fldChar w:fldCharType="separate"/>
      </w:r>
      <w:r w:rsidR="002D1F42" w:rsidRPr="001405C8">
        <w:rPr>
          <w:rFonts w:ascii="Arial Narrow" w:hAnsi="Arial Narrow" w:cs="Arial"/>
          <w:bCs/>
          <w:noProof/>
        </w:rPr>
        <w:t>(Moriana &amp; Gálvez-Lara, 2020)</w:t>
      </w:r>
      <w:r w:rsidR="002D1F42" w:rsidRPr="001405C8">
        <w:rPr>
          <w:rFonts w:ascii="Arial Narrow" w:hAnsi="Arial Narrow" w:cs="Arial"/>
          <w:bCs/>
        </w:rPr>
        <w:fldChar w:fldCharType="end"/>
      </w:r>
      <w:r w:rsidR="002D1F42" w:rsidRPr="001405C8">
        <w:rPr>
          <w:rFonts w:ascii="Arial Narrow" w:hAnsi="Arial Narrow" w:cs="Arial"/>
          <w:bCs/>
        </w:rPr>
        <w:t>.</w:t>
      </w:r>
    </w:p>
    <w:p w14:paraId="29675D56" w14:textId="24296829" w:rsidR="00006100" w:rsidRPr="001405C8" w:rsidRDefault="00CB0261" w:rsidP="00006100">
      <w:pPr>
        <w:spacing w:line="360" w:lineRule="auto"/>
        <w:ind w:firstLine="720"/>
        <w:rPr>
          <w:rFonts w:ascii="Arial Narrow" w:hAnsi="Arial Narrow" w:cs="Arial"/>
          <w:bCs/>
        </w:rPr>
      </w:pPr>
      <w:r w:rsidRPr="001405C8">
        <w:rPr>
          <w:rFonts w:ascii="Arial Narrow" w:hAnsi="Arial Narrow" w:cs="Arial"/>
          <w:bCs/>
        </w:rPr>
        <w:t xml:space="preserve">La problemática de la enseñanza de la psicología se agudizó como consecuencia del crecimiento acelerado de conocimientos especializados, y de la carente adecuación de los </w:t>
      </w:r>
      <w:r w:rsidR="00ED615E" w:rsidRPr="001405C8">
        <w:rPr>
          <w:rFonts w:ascii="Arial Narrow" w:hAnsi="Arial Narrow" w:cs="Arial"/>
          <w:bCs/>
        </w:rPr>
        <w:t>planes</w:t>
      </w:r>
      <w:r w:rsidRPr="001405C8">
        <w:rPr>
          <w:rFonts w:ascii="Arial Narrow" w:hAnsi="Arial Narrow" w:cs="Arial"/>
          <w:bCs/>
        </w:rPr>
        <w:t xml:space="preserve"> curriculares </w:t>
      </w:r>
      <w:r w:rsidR="00ED615E" w:rsidRPr="001405C8">
        <w:rPr>
          <w:rFonts w:ascii="Arial Narrow" w:hAnsi="Arial Narrow" w:cs="Arial"/>
          <w:bCs/>
        </w:rPr>
        <w:t xml:space="preserve">a las necesidades y contextos contemporáneos. </w:t>
      </w:r>
      <w:r w:rsidRPr="001405C8">
        <w:rPr>
          <w:rFonts w:ascii="Arial Narrow" w:hAnsi="Arial Narrow" w:cs="Arial"/>
          <w:bCs/>
        </w:rPr>
        <w:t xml:space="preserve">Parecería como si la psicología fuera cada vez menos un conjunto de conocimientos científico-sociales, y más un abanico de ámbitos de estudio con poca o </w:t>
      </w:r>
      <w:r w:rsidR="00006100" w:rsidRPr="001405C8">
        <w:rPr>
          <w:rFonts w:ascii="Arial Narrow" w:hAnsi="Arial Narrow" w:cs="Arial"/>
          <w:bCs/>
        </w:rPr>
        <w:t>ninguna comunicación</w:t>
      </w:r>
      <w:r w:rsidRPr="001405C8">
        <w:rPr>
          <w:rFonts w:ascii="Arial Narrow" w:hAnsi="Arial Narrow" w:cs="Arial"/>
          <w:bCs/>
        </w:rPr>
        <w:t xml:space="preserve"> entre </w:t>
      </w:r>
      <w:r w:rsidR="002D1F42" w:rsidRPr="001405C8">
        <w:rPr>
          <w:rFonts w:ascii="Arial Narrow" w:hAnsi="Arial Narrow" w:cs="Arial"/>
          <w:bCs/>
        </w:rPr>
        <w:t>sí</w:t>
      </w:r>
      <w:r w:rsidR="00187B78" w:rsidRPr="001405C8">
        <w:rPr>
          <w:rFonts w:ascii="Arial Narrow" w:hAnsi="Arial Narrow" w:cs="Arial"/>
          <w:bCs/>
        </w:rPr>
        <w:t xml:space="preserve"> </w:t>
      </w:r>
      <w:r w:rsidR="00187B78" w:rsidRPr="001405C8">
        <w:rPr>
          <w:rFonts w:ascii="Arial Narrow" w:hAnsi="Arial Narrow" w:cs="Arial"/>
          <w:bCs/>
        </w:rPr>
        <w:fldChar w:fldCharType="begin" w:fldLock="1"/>
      </w:r>
      <w:r w:rsidR="005378C9" w:rsidRPr="001405C8">
        <w:rPr>
          <w:rFonts w:ascii="Arial Narrow" w:hAnsi="Arial Narrow" w:cs="Arial"/>
          <w:bCs/>
        </w:rPr>
        <w:instrText>ADDIN CSL_CITATION {"citationItems":[{"id":"ITEM-1","itemData":{"author":[{"dropping-particle":"","family":"Gomez","given":"N","non-dropping-particle":"","parse-names":false,"suffix":""},{"dropping-particle":"","family":"Caglieris","given":"A","non-dropping-particle":"","parse-names":false,"suffix":""}],"container-title":"Argonautas. Revista de eduación y ciencias sociales","id":"ITEM-1","issue":"14","issued":{"date-parts":[["2020"]]},"page":"23-38","title":"Respecto de la enñanza de la psicología: un docente en forma","type":"article-journal","volume":"10"},"uris":["http://www.mendeley.com/documents/?uuid=24caa721-57ab-4348-aa60-8b4b84f7ca34","http://www.mendeley.com/documents/?uuid=2fad5dc8-f508-42bb-b82b-922b1837705a"]}],"mendeley":{"formattedCitation":"(Gomez &amp; Caglieris, 2020)","plainTextFormattedCitation":"(Gomez &amp; Caglieris, 2020)","previouslyFormattedCitation":"(Gomez &amp; Caglieris, 2020)"},"properties":{"noteIndex":0},"schema":"https://github.com/citation-style-language/schema/raw/master/csl-citation.json"}</w:instrText>
      </w:r>
      <w:r w:rsidR="00187B78" w:rsidRPr="001405C8">
        <w:rPr>
          <w:rFonts w:ascii="Arial Narrow" w:hAnsi="Arial Narrow" w:cs="Arial"/>
          <w:bCs/>
        </w:rPr>
        <w:fldChar w:fldCharType="separate"/>
      </w:r>
      <w:r w:rsidR="00187B78" w:rsidRPr="001405C8">
        <w:rPr>
          <w:rFonts w:ascii="Arial Narrow" w:hAnsi="Arial Narrow" w:cs="Arial"/>
          <w:bCs/>
          <w:noProof/>
        </w:rPr>
        <w:t>(Gomez &amp; Caglieris, 2020)</w:t>
      </w:r>
      <w:r w:rsidR="00187B78" w:rsidRPr="001405C8">
        <w:rPr>
          <w:rFonts w:ascii="Arial Narrow" w:hAnsi="Arial Narrow" w:cs="Arial"/>
          <w:bCs/>
        </w:rPr>
        <w:fldChar w:fldCharType="end"/>
      </w:r>
      <w:r w:rsidR="00187B78" w:rsidRPr="001405C8">
        <w:rPr>
          <w:rFonts w:ascii="Arial Narrow" w:hAnsi="Arial Narrow" w:cs="Arial"/>
          <w:bCs/>
        </w:rPr>
        <w:t>.</w:t>
      </w:r>
    </w:p>
    <w:p w14:paraId="1C6190E7" w14:textId="7744F0E6" w:rsidR="00CE0430" w:rsidRPr="001405C8" w:rsidRDefault="00992583" w:rsidP="008E29D2">
      <w:pPr>
        <w:spacing w:line="360" w:lineRule="auto"/>
        <w:ind w:firstLine="720"/>
        <w:rPr>
          <w:rFonts w:ascii="Arial Narrow" w:hAnsi="Arial Narrow" w:cs="Arial"/>
          <w:bCs/>
        </w:rPr>
      </w:pPr>
      <w:r w:rsidRPr="001405C8">
        <w:rPr>
          <w:rFonts w:ascii="Arial Narrow" w:hAnsi="Arial Narrow" w:cs="Arial"/>
          <w:bCs/>
        </w:rPr>
        <w:t>La aplicación de la investigación científica a la psicología, como se ha dicho, tiene importantes ventajas, entre las que destaca la creación y mejoramiento de técnicas e interv</w:t>
      </w:r>
      <w:r w:rsidR="00727CE6" w:rsidRPr="001405C8">
        <w:rPr>
          <w:rFonts w:ascii="Arial Narrow" w:hAnsi="Arial Narrow" w:cs="Arial"/>
          <w:bCs/>
        </w:rPr>
        <w:t>enciones que pueden ser empleadas</w:t>
      </w:r>
      <w:r w:rsidRPr="001405C8">
        <w:rPr>
          <w:rFonts w:ascii="Arial Narrow" w:hAnsi="Arial Narrow" w:cs="Arial"/>
          <w:bCs/>
        </w:rPr>
        <w:t xml:space="preserve"> para satisfacer de manera eficaz y eficiente las demandas de las personas, grupos u organizaciones que requieran de este servicio, por lo que la formación del psicólogo debe integrar los conocimientos científicos a su práctica profesional, de manera que, </w:t>
      </w:r>
      <w:r w:rsidR="00191BC8" w:rsidRPr="001405C8">
        <w:rPr>
          <w:rFonts w:ascii="Arial Narrow" w:hAnsi="Arial Narrow" w:cs="Arial"/>
          <w:bCs/>
        </w:rPr>
        <w:t xml:space="preserve">con independencia del área de especialidad a la que se dedique, </w:t>
      </w:r>
      <w:r w:rsidRPr="001405C8">
        <w:rPr>
          <w:rFonts w:ascii="Arial Narrow" w:hAnsi="Arial Narrow" w:cs="Arial"/>
          <w:bCs/>
        </w:rPr>
        <w:t xml:space="preserve">sea capaz de sustentar </w:t>
      </w:r>
      <w:r w:rsidR="00191BC8" w:rsidRPr="001405C8">
        <w:rPr>
          <w:rFonts w:ascii="Arial Narrow" w:hAnsi="Arial Narrow" w:cs="Arial"/>
          <w:bCs/>
        </w:rPr>
        <w:t xml:space="preserve">su actividad profesional en </w:t>
      </w:r>
      <w:r w:rsidR="008E29D2" w:rsidRPr="001405C8">
        <w:rPr>
          <w:rFonts w:ascii="Arial Narrow" w:hAnsi="Arial Narrow" w:cs="Arial"/>
          <w:bCs/>
        </w:rPr>
        <w:t>los avance</w:t>
      </w:r>
      <w:r w:rsidR="00727CE6" w:rsidRPr="001405C8">
        <w:rPr>
          <w:rFonts w:ascii="Arial Narrow" w:hAnsi="Arial Narrow" w:cs="Arial"/>
          <w:bCs/>
        </w:rPr>
        <w:t xml:space="preserve">s empíricos de esta disciplina </w:t>
      </w:r>
      <w:r w:rsidR="00A02D14" w:rsidRPr="001405C8">
        <w:rPr>
          <w:rFonts w:ascii="Arial Narrow" w:hAnsi="Arial Narrow" w:cs="Arial"/>
          <w:bCs/>
        </w:rPr>
        <w:fldChar w:fldCharType="begin" w:fldLock="1"/>
      </w:r>
      <w:r w:rsidR="005378C9" w:rsidRPr="001405C8">
        <w:rPr>
          <w:rFonts w:ascii="Arial Narrow" w:hAnsi="Arial Narrow" w:cs="Arial"/>
          <w:bCs/>
        </w:rPr>
        <w:instrText>ADDIN CSL_CITATION {"citationItems":[{"id":"ITEM-1","itemData":{"author":[{"dropping-particle":"","family":"Santalla","given":"Z","non-dropping-particle":"","parse-names":false,"suffix":""}],"container-title":"1er congreso de investigación y producción intelectual","id":"ITEM-1","issued":{"date-parts":[["2016"]]},"page":"1-12","publisher":"Universidad Arturo Michelena","publisher-place":"Venezuela","title":"Psicología basada en la evidencia","type":"paper-conference"},"uris":["http://www.mendeley.com/documents/?uuid=70a41ab8-bce8-46ee-8a55-2e37c83f6459","http://www.mendeley.com/documents/?uuid=e015cf71-3b23-4f8a-8a65-64c36a50a5dc"]}],"mendeley":{"formattedCitation":"(Santalla, 2016)","plainTextFormattedCitation":"(Santalla, 2016)","previouslyFormattedCitation":"(Santalla, 2016)"},"properties":{"noteIndex":0},"schema":"https://github.com/citation-style-language/schema/raw/master/csl-citation.json"}</w:instrText>
      </w:r>
      <w:r w:rsidR="00A02D14" w:rsidRPr="001405C8">
        <w:rPr>
          <w:rFonts w:ascii="Arial Narrow" w:hAnsi="Arial Narrow" w:cs="Arial"/>
          <w:bCs/>
        </w:rPr>
        <w:fldChar w:fldCharType="separate"/>
      </w:r>
      <w:r w:rsidR="00A02D14" w:rsidRPr="001405C8">
        <w:rPr>
          <w:rFonts w:ascii="Arial Narrow" w:hAnsi="Arial Narrow" w:cs="Arial"/>
          <w:bCs/>
          <w:noProof/>
        </w:rPr>
        <w:t>(Santalla, 2016)</w:t>
      </w:r>
      <w:r w:rsidR="00A02D14" w:rsidRPr="001405C8">
        <w:rPr>
          <w:rFonts w:ascii="Arial Narrow" w:hAnsi="Arial Narrow" w:cs="Arial"/>
          <w:bCs/>
        </w:rPr>
        <w:fldChar w:fldCharType="end"/>
      </w:r>
      <w:r w:rsidR="00A02D14" w:rsidRPr="001405C8">
        <w:rPr>
          <w:rFonts w:ascii="Arial Narrow" w:hAnsi="Arial Narrow" w:cs="Arial"/>
          <w:bCs/>
        </w:rPr>
        <w:t>.</w:t>
      </w:r>
    </w:p>
    <w:p w14:paraId="54DF18E4" w14:textId="44A1DA0D" w:rsidR="00795062" w:rsidRPr="001405C8" w:rsidRDefault="00251370" w:rsidP="00795062">
      <w:pPr>
        <w:spacing w:line="360" w:lineRule="auto"/>
        <w:ind w:firstLine="720"/>
        <w:rPr>
          <w:rFonts w:ascii="Arial Narrow" w:hAnsi="Arial Narrow" w:cs="Arial"/>
          <w:bCs/>
        </w:rPr>
      </w:pPr>
      <w:r w:rsidRPr="001405C8">
        <w:rPr>
          <w:rFonts w:ascii="Arial Narrow" w:hAnsi="Arial Narrow" w:cs="Arial"/>
          <w:bCs/>
        </w:rPr>
        <w:t>La solución a estas problemáticas, implica el consenso entre la comunidad que participa en el ámbito de la psicología: autoridades educativas, institucion</w:t>
      </w:r>
      <w:r w:rsidR="00727CE6" w:rsidRPr="001405C8">
        <w:rPr>
          <w:rFonts w:ascii="Arial Narrow" w:hAnsi="Arial Narrow" w:cs="Arial"/>
          <w:bCs/>
        </w:rPr>
        <w:t xml:space="preserve">es formadoras, investigadores, </w:t>
      </w:r>
      <w:r w:rsidRPr="001405C8">
        <w:rPr>
          <w:rFonts w:ascii="Arial Narrow" w:hAnsi="Arial Narrow" w:cs="Arial"/>
          <w:bCs/>
        </w:rPr>
        <w:t xml:space="preserve">docentes, estudiantes y profesionales de esta disciplina. </w:t>
      </w:r>
      <w:r w:rsidR="000F71B5" w:rsidRPr="001405C8">
        <w:rPr>
          <w:rFonts w:ascii="Arial Narrow" w:hAnsi="Arial Narrow" w:cs="Arial"/>
          <w:bCs/>
        </w:rPr>
        <w:t>Desde el interior de las autoridades educativas, se han concretado</w:t>
      </w:r>
      <w:r w:rsidR="00727CE6" w:rsidRPr="001405C8">
        <w:rPr>
          <w:rFonts w:ascii="Arial Narrow" w:hAnsi="Arial Narrow" w:cs="Arial"/>
          <w:bCs/>
        </w:rPr>
        <w:t xml:space="preserve"> algunos</w:t>
      </w:r>
      <w:r w:rsidR="000F71B5" w:rsidRPr="001405C8">
        <w:rPr>
          <w:rFonts w:ascii="Arial Narrow" w:hAnsi="Arial Narrow" w:cs="Arial"/>
          <w:bCs/>
        </w:rPr>
        <w:t xml:space="preserve"> esfuerzos para regular la formación de profesional</w:t>
      </w:r>
      <w:r w:rsidR="00795062" w:rsidRPr="001405C8">
        <w:rPr>
          <w:rFonts w:ascii="Arial Narrow" w:hAnsi="Arial Narrow" w:cs="Arial"/>
          <w:bCs/>
        </w:rPr>
        <w:t xml:space="preserve">es de la psicología en el país. </w:t>
      </w:r>
    </w:p>
    <w:p w14:paraId="4ACE3EF5" w14:textId="220338DE" w:rsidR="000F71B5" w:rsidRPr="001405C8" w:rsidRDefault="00795062" w:rsidP="00795062">
      <w:pPr>
        <w:spacing w:line="360" w:lineRule="auto"/>
        <w:ind w:firstLine="720"/>
        <w:rPr>
          <w:rFonts w:ascii="Arial Narrow" w:hAnsi="Arial Narrow" w:cs="Arial"/>
          <w:bCs/>
          <w:highlight w:val="yellow"/>
        </w:rPr>
      </w:pPr>
      <w:r w:rsidRPr="001405C8">
        <w:rPr>
          <w:rFonts w:ascii="Arial Narrow" w:hAnsi="Arial Narrow" w:cs="Arial"/>
          <w:bCs/>
        </w:rPr>
        <w:t xml:space="preserve">Lo anterior, puede observarse en instituciones como </w:t>
      </w:r>
      <w:r w:rsidR="000F71B5" w:rsidRPr="001405C8">
        <w:rPr>
          <w:rFonts w:ascii="Arial Narrow" w:hAnsi="Arial Narrow" w:cs="Arial"/>
          <w:bCs/>
        </w:rPr>
        <w:t>la Comisión Interinstitucional para la Formación de Recursos Humanos para la Salud</w:t>
      </w:r>
      <w:r w:rsidR="000F71B5" w:rsidRPr="001405C8">
        <w:rPr>
          <w:rFonts w:ascii="Arial Narrow" w:hAnsi="Arial Narrow" w:cs="Arial"/>
          <w:bCs/>
          <w:sz w:val="20"/>
        </w:rPr>
        <w:t xml:space="preserve"> (CIFRHS) </w:t>
      </w:r>
      <w:r w:rsidR="000F71B5" w:rsidRPr="001405C8">
        <w:rPr>
          <w:rFonts w:ascii="Arial Narrow" w:hAnsi="Arial Narrow" w:cs="Arial"/>
          <w:bCs/>
        </w:rPr>
        <w:t xml:space="preserve">creada el 19 de octubre de 1983, con el propósito de coordinar y vincular a las instituciones educativas y de salud, en el proceso de formación de recursos humanos en esta </w:t>
      </w:r>
      <w:r w:rsidRPr="001405C8">
        <w:rPr>
          <w:rFonts w:ascii="Arial Narrow" w:hAnsi="Arial Narrow" w:cs="Arial"/>
          <w:bCs/>
        </w:rPr>
        <w:t xml:space="preserve">área. </w:t>
      </w:r>
      <w:r w:rsidR="000F71B5" w:rsidRPr="001405C8">
        <w:rPr>
          <w:rFonts w:ascii="Arial Narrow" w:hAnsi="Arial Narrow" w:cs="Arial"/>
          <w:bCs/>
        </w:rPr>
        <w:t xml:space="preserve">Entre sus objetivos, destaca el de elevar la calidad de la educación en salud </w:t>
      </w:r>
      <w:r w:rsidRPr="001405C8">
        <w:rPr>
          <w:rFonts w:ascii="Arial Narrow" w:hAnsi="Arial Narrow" w:cs="Arial"/>
          <w:bCs/>
        </w:rPr>
        <w:t xml:space="preserve">para vincularla con </w:t>
      </w:r>
      <w:r w:rsidR="000F71B5" w:rsidRPr="001405C8">
        <w:rPr>
          <w:rFonts w:ascii="Arial Narrow" w:hAnsi="Arial Narrow" w:cs="Arial"/>
          <w:bCs/>
        </w:rPr>
        <w:t xml:space="preserve">la investigación científica y el desarrollo experimental </w:t>
      </w:r>
      <w:r w:rsidR="00727CE6" w:rsidRPr="001405C8">
        <w:rPr>
          <w:rFonts w:ascii="Arial Narrow" w:hAnsi="Arial Narrow" w:cs="Arial"/>
          <w:bCs/>
        </w:rPr>
        <w:t xml:space="preserve">para dar respuesta a las necesidades </w:t>
      </w:r>
      <w:r w:rsidRPr="001405C8">
        <w:rPr>
          <w:rFonts w:ascii="Arial Narrow" w:hAnsi="Arial Narrow" w:cs="Arial"/>
          <w:bCs/>
        </w:rPr>
        <w:t xml:space="preserve">del país. </w:t>
      </w:r>
      <w:r w:rsidR="000F71B5" w:rsidRPr="001405C8">
        <w:rPr>
          <w:rFonts w:ascii="Arial Narrow" w:hAnsi="Arial Narrow" w:cs="Arial"/>
          <w:bCs/>
        </w:rPr>
        <w:t xml:space="preserve">Al ser una instancia conformada por diversas instituciones </w:t>
      </w:r>
      <w:r w:rsidR="00727CE6" w:rsidRPr="001405C8">
        <w:rPr>
          <w:rFonts w:ascii="Arial Narrow" w:hAnsi="Arial Narrow" w:cs="Arial"/>
          <w:bCs/>
        </w:rPr>
        <w:t>está</w:t>
      </w:r>
      <w:r w:rsidR="000F71B5" w:rsidRPr="001405C8">
        <w:rPr>
          <w:rFonts w:ascii="Arial Narrow" w:hAnsi="Arial Narrow" w:cs="Arial"/>
          <w:bCs/>
        </w:rPr>
        <w:t xml:space="preserve"> en condiciones de elaborar documentos de carácter </w:t>
      </w:r>
      <w:r w:rsidR="000F71B5" w:rsidRPr="001405C8">
        <w:rPr>
          <w:rFonts w:ascii="Arial Narrow" w:hAnsi="Arial Narrow" w:cs="Arial"/>
          <w:bCs/>
        </w:rPr>
        <w:lastRenderedPageBreak/>
        <w:t xml:space="preserve">técnico, que guían la implementación de programas educativos </w:t>
      </w:r>
      <w:r w:rsidR="002B0026" w:rsidRPr="001405C8">
        <w:rPr>
          <w:rFonts w:ascii="Arial Narrow" w:hAnsi="Arial Narrow" w:cs="Arial"/>
          <w:bCs/>
        </w:rPr>
        <w:t xml:space="preserve">en las disciplinas de la salud </w:t>
      </w:r>
      <w:r w:rsidR="002B0026" w:rsidRPr="001405C8">
        <w:rPr>
          <w:rFonts w:ascii="Arial Narrow" w:hAnsi="Arial Narrow" w:cs="Arial"/>
          <w:bCs/>
        </w:rPr>
        <w:fldChar w:fldCharType="begin" w:fldLock="1"/>
      </w:r>
      <w:r w:rsidR="002B0026" w:rsidRPr="001405C8">
        <w:rPr>
          <w:rFonts w:ascii="Arial Narrow" w:hAnsi="Arial Narrow" w:cs="Arial"/>
          <w:bCs/>
        </w:rPr>
        <w:instrText>ADDIN CSL_CITATION {"citationItems":[{"id":"ITEM-1","itemData":{"URL":"http://www.cifrhs.salud.gob.mx/site1/cifrhs/acerca_dela_cifrhs.html","author":[{"dropping-particle":"","family":"Secretaría de Salud","given":"","non-dropping-particle":"","parse-names":false,"suffix":""}],"id":"ITEM-1","issued":{"date-parts":[["2020"]]},"title":"Acerca de la Comisión Interinstitucional para la Formación de Recursos Humanos en Salud (CIFRHS)","type":"webpage"},"uris":["http://www.mendeley.com/documents/?uuid=2db977e5-79ef-41d0-a028-2d9b5282445a"]}],"mendeley":{"formattedCitation":"(Secretaría de Salud, 2020)","plainTextFormattedCitation":"(Secretaría de Salud, 2020)","previouslyFormattedCitation":"(Secretaría de Salud, 2020)"},"properties":{"noteIndex":0},"schema":"https://github.com/citation-style-language/schema/raw/master/csl-citation.json"}</w:instrText>
      </w:r>
      <w:r w:rsidR="002B0026" w:rsidRPr="001405C8">
        <w:rPr>
          <w:rFonts w:ascii="Arial Narrow" w:hAnsi="Arial Narrow" w:cs="Arial"/>
          <w:bCs/>
        </w:rPr>
        <w:fldChar w:fldCharType="separate"/>
      </w:r>
      <w:r w:rsidR="002B0026" w:rsidRPr="001405C8">
        <w:rPr>
          <w:rFonts w:ascii="Arial Narrow" w:hAnsi="Arial Narrow" w:cs="Arial"/>
          <w:bCs/>
          <w:noProof/>
        </w:rPr>
        <w:t>(Secretaría de Salud, 2020)</w:t>
      </w:r>
      <w:r w:rsidR="002B0026" w:rsidRPr="001405C8">
        <w:rPr>
          <w:rFonts w:ascii="Arial Narrow" w:hAnsi="Arial Narrow" w:cs="Arial"/>
          <w:bCs/>
        </w:rPr>
        <w:fldChar w:fldCharType="end"/>
      </w:r>
      <w:r w:rsidR="00E3710E" w:rsidRPr="001405C8">
        <w:rPr>
          <w:rFonts w:ascii="Arial Narrow" w:hAnsi="Arial Narrow" w:cs="Arial"/>
          <w:bCs/>
        </w:rPr>
        <w:t>.</w:t>
      </w:r>
    </w:p>
    <w:p w14:paraId="489E3555" w14:textId="1670C855" w:rsidR="000F71B5" w:rsidRPr="001405C8" w:rsidRDefault="002B0026" w:rsidP="008E29D2">
      <w:pPr>
        <w:spacing w:line="360" w:lineRule="auto"/>
        <w:ind w:firstLine="720"/>
        <w:rPr>
          <w:rFonts w:ascii="Arial Narrow" w:hAnsi="Arial Narrow" w:cs="Arial"/>
          <w:bCs/>
        </w:rPr>
      </w:pPr>
      <w:r w:rsidRPr="001405C8">
        <w:rPr>
          <w:rFonts w:ascii="Arial Narrow" w:hAnsi="Arial Narrow" w:cs="Arial"/>
          <w:bCs/>
        </w:rPr>
        <w:t xml:space="preserve">Por otra parte, se han generado esfuerzos interinstitucionales para la creación de organismos encargados de vigilar la calidad de los programas educativos en educación superior. Destaca en este ámbito la Asociación Nacional de Universidades e Instituciones de Educación Superior, </w:t>
      </w:r>
      <w:r w:rsidRPr="001405C8">
        <w:rPr>
          <w:rFonts w:ascii="Arial Narrow" w:hAnsi="Arial Narrow" w:cs="Arial"/>
          <w:bCs/>
          <w:sz w:val="20"/>
        </w:rPr>
        <w:t>ANUIES</w:t>
      </w:r>
      <w:r w:rsidRPr="001405C8">
        <w:rPr>
          <w:rFonts w:ascii="Arial Narrow" w:hAnsi="Arial Narrow" w:cs="Arial"/>
          <w:bCs/>
        </w:rPr>
        <w:t xml:space="preserve">, que es un organismo no gubernamental que agremia a las principales instituciones de educación superior del país, con el fin de promover el mejoramiento integral en docencia, investigación, extensión de la cultura y servicios que se ofrecen; por otra parte, la Federación de Instituciones Mexicanas Particulares de Educación Superior, </w:t>
      </w:r>
      <w:r w:rsidRPr="001405C8">
        <w:rPr>
          <w:rFonts w:ascii="Arial Narrow" w:hAnsi="Arial Narrow" w:cs="Arial"/>
          <w:bCs/>
          <w:sz w:val="20"/>
        </w:rPr>
        <w:t>FIMPES</w:t>
      </w:r>
      <w:r w:rsidRPr="001405C8">
        <w:rPr>
          <w:rFonts w:ascii="Arial Narrow" w:hAnsi="Arial Narrow" w:cs="Arial"/>
          <w:bCs/>
        </w:rPr>
        <w:t xml:space="preserve">, agrupa a las universidades de carácter privado, con el propósito de desarrollar estrategias para elevar la calidad educativa de las instituciones afiliadas </w:t>
      </w:r>
      <w:r w:rsidRPr="001405C8">
        <w:rPr>
          <w:rFonts w:ascii="Arial Narrow" w:hAnsi="Arial Narrow" w:cs="Arial"/>
          <w:bCs/>
        </w:rPr>
        <w:fldChar w:fldCharType="begin" w:fldLock="1"/>
      </w:r>
      <w:r w:rsidR="00A24206" w:rsidRPr="001405C8">
        <w:rPr>
          <w:rFonts w:ascii="Arial Narrow" w:hAnsi="Arial Narrow" w:cs="Arial"/>
          <w:bCs/>
        </w:rPr>
        <w:instrText>ADDIN CSL_CITATION {"citationItems":[{"id":"ITEM-1","itemData":{"URL":"http://www.anuies.mx/anuies/acerca-de-la-anuies","author":[{"dropping-particle":"","family":"ANUIES","given":"","non-dropping-particle":"","parse-names":false,"suffix":""}],"id":"ITEM-1","issued":{"date-parts":[["2020"]]},"title":"Acerca de la ANUIES","type":"webpage"},"uris":["http://www.mendeley.com/documents/?uuid=0828e374-2d6a-4936-8e97-3d0659d44209"]},{"id":"ITEM-2","itemData":{"URL":"https://www.fimpes.org.mx/index.php/home/que-es-fimpes","author":[{"dropping-particle":"","family":"FIMPES","given":"","non-dropping-particle":"","parse-names":false,"suffix":""}],"id":"ITEM-2","issued":{"date-parts":[["2020"]]},"title":"¿Qué es FIMPES?","type":"webpage"},"uris":["http://www.mendeley.com/documents/?uuid=4daeffdc-6d99-4fcb-8263-e478f30233c4"]}],"mendeley":{"formattedCitation":"(ANUIES, 2020; FIMPES, 2020)","plainTextFormattedCitation":"(ANUIES, 2020; FIMPES, 2020)","previouslyFormattedCitation":"(ANUIES, 2020; FIMPES, 2020)"},"properties":{"noteIndex":0},"schema":"https://github.com/citation-style-language/schema/raw/master/csl-citation.json"}</w:instrText>
      </w:r>
      <w:r w:rsidRPr="001405C8">
        <w:rPr>
          <w:rFonts w:ascii="Arial Narrow" w:hAnsi="Arial Narrow" w:cs="Arial"/>
          <w:bCs/>
        </w:rPr>
        <w:fldChar w:fldCharType="separate"/>
      </w:r>
      <w:r w:rsidRPr="001405C8">
        <w:rPr>
          <w:rFonts w:ascii="Arial Narrow" w:hAnsi="Arial Narrow" w:cs="Arial"/>
          <w:bCs/>
          <w:noProof/>
        </w:rPr>
        <w:t>(</w:t>
      </w:r>
      <w:r w:rsidRPr="001405C8">
        <w:rPr>
          <w:rFonts w:ascii="Arial Narrow" w:hAnsi="Arial Narrow" w:cs="Arial"/>
          <w:bCs/>
          <w:noProof/>
          <w:sz w:val="20"/>
        </w:rPr>
        <w:t>ANUIES</w:t>
      </w:r>
      <w:r w:rsidRPr="001405C8">
        <w:rPr>
          <w:rFonts w:ascii="Arial Narrow" w:hAnsi="Arial Narrow" w:cs="Arial"/>
          <w:bCs/>
          <w:noProof/>
        </w:rPr>
        <w:t xml:space="preserve">, 2020; </w:t>
      </w:r>
      <w:r w:rsidRPr="001405C8">
        <w:rPr>
          <w:rFonts w:ascii="Arial Narrow" w:hAnsi="Arial Narrow" w:cs="Arial"/>
          <w:bCs/>
          <w:noProof/>
          <w:sz w:val="20"/>
        </w:rPr>
        <w:t>FIMPES</w:t>
      </w:r>
      <w:r w:rsidRPr="001405C8">
        <w:rPr>
          <w:rFonts w:ascii="Arial Narrow" w:hAnsi="Arial Narrow" w:cs="Arial"/>
          <w:bCs/>
          <w:noProof/>
        </w:rPr>
        <w:t>, 2020)</w:t>
      </w:r>
      <w:r w:rsidRPr="001405C8">
        <w:rPr>
          <w:rFonts w:ascii="Arial Narrow" w:hAnsi="Arial Narrow" w:cs="Arial"/>
          <w:bCs/>
        </w:rPr>
        <w:fldChar w:fldCharType="end"/>
      </w:r>
      <w:r w:rsidRPr="001405C8">
        <w:rPr>
          <w:rFonts w:ascii="Arial Narrow" w:hAnsi="Arial Narrow" w:cs="Arial"/>
          <w:bCs/>
        </w:rPr>
        <w:t>.</w:t>
      </w:r>
    </w:p>
    <w:p w14:paraId="77193E58" w14:textId="04C80C7E" w:rsidR="00A24206" w:rsidRPr="001405C8" w:rsidRDefault="00A24206" w:rsidP="00A24206">
      <w:pPr>
        <w:spacing w:line="360" w:lineRule="auto"/>
        <w:ind w:firstLine="720"/>
        <w:rPr>
          <w:rFonts w:ascii="Arial Narrow" w:hAnsi="Arial Narrow" w:cs="Arial"/>
          <w:bCs/>
        </w:rPr>
      </w:pPr>
      <w:r w:rsidRPr="001405C8">
        <w:rPr>
          <w:rFonts w:ascii="Arial Narrow" w:hAnsi="Arial Narrow" w:cs="Arial"/>
          <w:bCs/>
        </w:rPr>
        <w:t xml:space="preserve">Pese a estos esfuerzos, aún queda mucho por hacer, principalmente desde el interior de las instituciones de educación superior que se dedican a la formación de recursos humanos en psicología. Algunas líneas de acción, son: </w:t>
      </w:r>
    </w:p>
    <w:p w14:paraId="0993FE24" w14:textId="1C0E9981" w:rsidR="00A24206" w:rsidRPr="001405C8" w:rsidRDefault="00A24206" w:rsidP="00A24206">
      <w:pPr>
        <w:pStyle w:val="Prrafodelista"/>
        <w:numPr>
          <w:ilvl w:val="0"/>
          <w:numId w:val="4"/>
        </w:numPr>
        <w:spacing w:line="360" w:lineRule="auto"/>
        <w:rPr>
          <w:rFonts w:ascii="Arial Narrow" w:hAnsi="Arial Narrow" w:cs="Arial"/>
          <w:bCs/>
        </w:rPr>
      </w:pPr>
      <w:r w:rsidRPr="001405C8">
        <w:rPr>
          <w:rFonts w:ascii="Arial Narrow" w:hAnsi="Arial Narrow" w:cs="Arial"/>
          <w:bCs/>
        </w:rPr>
        <w:t xml:space="preserve">Que las instituciones de educación superior realicen esfuerzos por mantener un cuerpo docente capacitado, con conocimientos en investigación y entrenado para la aplicación del conocimiento psicológico </w:t>
      </w:r>
      <w:r w:rsidR="00727CE6" w:rsidRPr="001405C8">
        <w:rPr>
          <w:rFonts w:ascii="Arial Narrow" w:hAnsi="Arial Narrow" w:cs="Arial"/>
          <w:bCs/>
        </w:rPr>
        <w:t xml:space="preserve">y </w:t>
      </w:r>
      <w:r w:rsidRPr="001405C8">
        <w:rPr>
          <w:rFonts w:ascii="Arial Narrow" w:hAnsi="Arial Narrow" w:cs="Arial"/>
          <w:bCs/>
        </w:rPr>
        <w:t xml:space="preserve">científico en distintas áreas de acción </w:t>
      </w:r>
      <w:r w:rsidRPr="001405C8">
        <w:rPr>
          <w:rFonts w:ascii="Arial Narrow" w:hAnsi="Arial Narrow" w:cs="Arial"/>
          <w:bCs/>
        </w:rPr>
        <w:fldChar w:fldCharType="begin" w:fldLock="1"/>
      </w:r>
      <w:r w:rsidR="005D2E52" w:rsidRPr="001405C8">
        <w:rPr>
          <w:rFonts w:ascii="Arial Narrow" w:hAnsi="Arial Narrow" w:cs="Arial"/>
          <w:bCs/>
        </w:rPr>
        <w:instrText>ADDIN CSL_CITATION {"citationItems":[{"id":"ITEM-1","itemData":{"author":[{"dropping-particle":"","family":"Ribes-Iñesta","given":"Emilio","non-dropping-particle":"","parse-names":false,"suffix":""}],"container-title":"Revista Mexicana de Psicología","id":"ITEM-1","issue":"1","issued":{"date-parts":[["2011"]]},"page":"85-92","title":"La psicología, cuál, cómo y para qué","type":"article-journal","volume":"28"},"uris":["http://www.mendeley.com/documents/?uuid=263db120-094d-4e8e-82eb-c7edbdd45bb6"]}],"mendeley":{"formattedCitation":"(Ribes-Iñesta, 2011)","plainTextFormattedCitation":"(Ribes-Iñesta, 2011)","previouslyFormattedCitation":"(Ribes-Iñesta, 2011)"},"properties":{"noteIndex":0},"schema":"https://github.com/citation-style-language/schema/raw/master/csl-citation.json"}</w:instrText>
      </w:r>
      <w:r w:rsidRPr="001405C8">
        <w:rPr>
          <w:rFonts w:ascii="Arial Narrow" w:hAnsi="Arial Narrow" w:cs="Arial"/>
          <w:bCs/>
        </w:rPr>
        <w:fldChar w:fldCharType="separate"/>
      </w:r>
      <w:r w:rsidRPr="001405C8">
        <w:rPr>
          <w:rFonts w:ascii="Arial Narrow" w:hAnsi="Arial Narrow" w:cs="Arial"/>
          <w:bCs/>
          <w:noProof/>
        </w:rPr>
        <w:t>(Ribes-Iñesta, 2011)</w:t>
      </w:r>
      <w:r w:rsidRPr="001405C8">
        <w:rPr>
          <w:rFonts w:ascii="Arial Narrow" w:hAnsi="Arial Narrow" w:cs="Arial"/>
          <w:bCs/>
        </w:rPr>
        <w:fldChar w:fldCharType="end"/>
      </w:r>
      <w:r w:rsidRPr="001405C8">
        <w:rPr>
          <w:rFonts w:ascii="Arial Narrow" w:hAnsi="Arial Narrow" w:cs="Arial"/>
          <w:bCs/>
        </w:rPr>
        <w:t>.</w:t>
      </w:r>
    </w:p>
    <w:p w14:paraId="1AB4D5C1" w14:textId="316961AA" w:rsidR="00A24206" w:rsidRPr="001405C8" w:rsidRDefault="005D2E52" w:rsidP="00A24206">
      <w:pPr>
        <w:pStyle w:val="Prrafodelista"/>
        <w:numPr>
          <w:ilvl w:val="0"/>
          <w:numId w:val="4"/>
        </w:numPr>
        <w:spacing w:line="360" w:lineRule="auto"/>
        <w:rPr>
          <w:rFonts w:ascii="Arial Narrow" w:hAnsi="Arial Narrow" w:cs="Arial"/>
          <w:bCs/>
        </w:rPr>
      </w:pPr>
      <w:r w:rsidRPr="001405C8">
        <w:rPr>
          <w:rFonts w:ascii="Arial Narrow" w:hAnsi="Arial Narrow" w:cs="Arial"/>
          <w:bCs/>
        </w:rPr>
        <w:t xml:space="preserve">La articulación curricular de los planes de estudio que contemple una orientación y una lógica en los contenidos de enseñanza, la naturaleza de las condiciones de enseñanza-aprendizaje y finalmente, la naturaleza de los lenguajes técnicos inherentes a las diversas funciones profesionales del psicólogo </w:t>
      </w:r>
      <w:r w:rsidRPr="001405C8">
        <w:rPr>
          <w:rFonts w:ascii="Arial Narrow" w:hAnsi="Arial Narrow" w:cs="Arial"/>
          <w:bCs/>
        </w:rPr>
        <w:fldChar w:fldCharType="begin" w:fldLock="1"/>
      </w:r>
      <w:r w:rsidRPr="001405C8">
        <w:rPr>
          <w:rFonts w:ascii="Arial Narrow" w:hAnsi="Arial Narrow" w:cs="Arial"/>
          <w:bCs/>
        </w:rPr>
        <w:instrText>ADDIN CSL_CITATION {"citationItems":[{"id":"ITEM-1","itemData":{"author":[{"dropping-particle":"","family":"Ribes-Iñesta","given":"Emilio","non-dropping-particle":"","parse-names":false,"suffix":""}],"container-title":"Revista Mexicana de Psicología","id":"ITEM-1","issue":"1","issued":{"date-parts":[["2011"]]},"page":"85-92","title":"La psicología, cuál, cómo y para qué","type":"article-journal","volume":"28"},"uris":["http://www.mendeley.com/documents/?uuid=263db120-094d-4e8e-82eb-c7edbdd45bb6"]}],"mendeley":{"formattedCitation":"(Ribes-Iñesta, 2011)","plainTextFormattedCitation":"(Ribes-Iñesta, 2011)","previouslyFormattedCitation":"(Ribes-Iñesta, 2011)"},"properties":{"noteIndex":0},"schema":"https://github.com/citation-style-language/schema/raw/master/csl-citation.json"}</w:instrText>
      </w:r>
      <w:r w:rsidRPr="001405C8">
        <w:rPr>
          <w:rFonts w:ascii="Arial Narrow" w:hAnsi="Arial Narrow" w:cs="Arial"/>
          <w:bCs/>
        </w:rPr>
        <w:fldChar w:fldCharType="separate"/>
      </w:r>
      <w:r w:rsidRPr="001405C8">
        <w:rPr>
          <w:rFonts w:ascii="Arial Narrow" w:hAnsi="Arial Narrow" w:cs="Arial"/>
          <w:bCs/>
          <w:noProof/>
        </w:rPr>
        <w:t>(Ribes-Iñesta, 2011)</w:t>
      </w:r>
      <w:r w:rsidRPr="001405C8">
        <w:rPr>
          <w:rFonts w:ascii="Arial Narrow" w:hAnsi="Arial Narrow" w:cs="Arial"/>
          <w:bCs/>
        </w:rPr>
        <w:fldChar w:fldCharType="end"/>
      </w:r>
      <w:r w:rsidRPr="001405C8">
        <w:rPr>
          <w:rFonts w:ascii="Arial Narrow" w:hAnsi="Arial Narrow" w:cs="Arial"/>
          <w:bCs/>
        </w:rPr>
        <w:t>.</w:t>
      </w:r>
    </w:p>
    <w:p w14:paraId="2EB43CFD" w14:textId="7D6135C5" w:rsidR="005D2E52" w:rsidRPr="001405C8" w:rsidRDefault="00727CE6" w:rsidP="00A24206">
      <w:pPr>
        <w:pStyle w:val="Prrafodelista"/>
        <w:numPr>
          <w:ilvl w:val="0"/>
          <w:numId w:val="4"/>
        </w:numPr>
        <w:spacing w:line="360" w:lineRule="auto"/>
        <w:rPr>
          <w:rFonts w:ascii="Arial Narrow" w:hAnsi="Arial Narrow" w:cs="Arial"/>
          <w:bCs/>
        </w:rPr>
      </w:pPr>
      <w:r w:rsidRPr="001405C8">
        <w:rPr>
          <w:rFonts w:ascii="Arial Narrow" w:hAnsi="Arial Narrow" w:cs="Arial"/>
          <w:bCs/>
        </w:rPr>
        <w:t>El tratamiento de la psicología</w:t>
      </w:r>
      <w:r w:rsidR="005D2E52" w:rsidRPr="001405C8">
        <w:rPr>
          <w:rFonts w:ascii="Arial Narrow" w:hAnsi="Arial Narrow" w:cs="Arial"/>
          <w:bCs/>
        </w:rPr>
        <w:t xml:space="preserve"> como una disciplina científica, con un objeto de estudio y métodos de investigación propios </w:t>
      </w:r>
      <w:r w:rsidR="005D2E52" w:rsidRPr="001405C8">
        <w:rPr>
          <w:rFonts w:ascii="Arial Narrow" w:hAnsi="Arial Narrow" w:cs="Arial"/>
          <w:bCs/>
        </w:rPr>
        <w:fldChar w:fldCharType="begin" w:fldLock="1"/>
      </w:r>
      <w:r w:rsidR="00F82C63" w:rsidRPr="001405C8">
        <w:rPr>
          <w:rFonts w:ascii="Arial Narrow" w:hAnsi="Arial Narrow" w:cs="Arial"/>
          <w:bCs/>
        </w:rPr>
        <w:instrText>ADDIN CSL_CITATION {"citationItems":[{"id":"ITEM-1","itemData":{"author":[{"dropping-particle":"","family":"Vargas-Mendoza","given":"Jaime Ernesto","non-dropping-particle":"","parse-names":false,"suffix":""},{"dropping-particle":"","family":"Aguilar-Morales","given":"Jorge Everardo","non-dropping-particle":"","parse-names":false,"suffix":""}],"container-title":"Boletín Electrónico de Investigación de la Asociación Oaxaqueña de Psicología","id":"ITEM-1","issue":"1","issued":{"date-parts":[["2007"]]},"page":"5-24","title":"La psicología en México: Organziación, poder, control ¿para qué?","type":"article-journal","volume":"3"},"uris":["http://www.mendeley.com/documents/?uuid=4d85f12e-f9e7-4ce9-82d6-3149034a154a"]}],"mendeley":{"formattedCitation":"(Vargas-Mendoza &amp; Aguilar-Morales, 2007)","plainTextFormattedCitation":"(Vargas-Mendoza &amp; Aguilar-Morales, 2007)","previouslyFormattedCitation":"(Vargas-Mendoza &amp; Aguilar-Morales, 2007)"},"properties":{"noteIndex":0},"schema":"https://github.com/citation-style-language/schema/raw/master/csl-citation.json"}</w:instrText>
      </w:r>
      <w:r w:rsidR="005D2E52" w:rsidRPr="001405C8">
        <w:rPr>
          <w:rFonts w:ascii="Arial Narrow" w:hAnsi="Arial Narrow" w:cs="Arial"/>
          <w:bCs/>
        </w:rPr>
        <w:fldChar w:fldCharType="separate"/>
      </w:r>
      <w:r w:rsidR="005D2E52" w:rsidRPr="001405C8">
        <w:rPr>
          <w:rFonts w:ascii="Arial Narrow" w:hAnsi="Arial Narrow" w:cs="Arial"/>
          <w:bCs/>
          <w:noProof/>
        </w:rPr>
        <w:t>(Vargas-Mendoza &amp; Aguilar-Morales, 2007)</w:t>
      </w:r>
      <w:r w:rsidR="005D2E52" w:rsidRPr="001405C8">
        <w:rPr>
          <w:rFonts w:ascii="Arial Narrow" w:hAnsi="Arial Narrow" w:cs="Arial"/>
          <w:bCs/>
        </w:rPr>
        <w:fldChar w:fldCharType="end"/>
      </w:r>
      <w:r w:rsidR="005D2E52" w:rsidRPr="001405C8">
        <w:rPr>
          <w:rFonts w:ascii="Arial Narrow" w:hAnsi="Arial Narrow" w:cs="Arial"/>
          <w:bCs/>
        </w:rPr>
        <w:t>.</w:t>
      </w:r>
    </w:p>
    <w:p w14:paraId="46682FF3" w14:textId="3D519F03" w:rsidR="005D2E52" w:rsidRPr="001405C8" w:rsidRDefault="005D2E52" w:rsidP="00A24206">
      <w:pPr>
        <w:pStyle w:val="Prrafodelista"/>
        <w:numPr>
          <w:ilvl w:val="0"/>
          <w:numId w:val="4"/>
        </w:numPr>
        <w:spacing w:line="360" w:lineRule="auto"/>
        <w:rPr>
          <w:rFonts w:ascii="Arial Narrow" w:hAnsi="Arial Narrow" w:cs="Arial"/>
          <w:bCs/>
        </w:rPr>
      </w:pPr>
      <w:r w:rsidRPr="001405C8">
        <w:rPr>
          <w:rFonts w:ascii="Arial Narrow" w:hAnsi="Arial Narrow" w:cs="Arial"/>
          <w:bCs/>
        </w:rPr>
        <w:t xml:space="preserve">La creación y vigilancia de programas educativos en psicología, con un enfoque científico. </w:t>
      </w:r>
    </w:p>
    <w:p w14:paraId="7F4E1818" w14:textId="411747C6" w:rsidR="005D2E52" w:rsidRPr="001405C8" w:rsidRDefault="005D2E52" w:rsidP="00A24206">
      <w:pPr>
        <w:pStyle w:val="Prrafodelista"/>
        <w:numPr>
          <w:ilvl w:val="0"/>
          <w:numId w:val="4"/>
        </w:numPr>
        <w:spacing w:line="360" w:lineRule="auto"/>
        <w:rPr>
          <w:rFonts w:ascii="Arial Narrow" w:hAnsi="Arial Narrow" w:cs="Arial"/>
          <w:bCs/>
        </w:rPr>
      </w:pPr>
      <w:r w:rsidRPr="001405C8">
        <w:rPr>
          <w:rFonts w:ascii="Arial Narrow" w:hAnsi="Arial Narrow" w:cs="Arial"/>
          <w:bCs/>
        </w:rPr>
        <w:t>El impulso a actividades de investigación, líneas de trabajo y medios de difusión del conocimiento científico, así como la participación de los profesionales egresados en colegios, organizaciones y federaciones de psic</w:t>
      </w:r>
      <w:r w:rsidR="00F82C63" w:rsidRPr="001405C8">
        <w:rPr>
          <w:rFonts w:ascii="Arial Narrow" w:hAnsi="Arial Narrow" w:cs="Arial"/>
          <w:bCs/>
        </w:rPr>
        <w:t>ólogo</w:t>
      </w:r>
      <w:r w:rsidR="005B2BCC" w:rsidRPr="001405C8">
        <w:rPr>
          <w:rFonts w:ascii="Arial Narrow" w:hAnsi="Arial Narrow" w:cs="Arial"/>
          <w:bCs/>
        </w:rPr>
        <w:t>s</w:t>
      </w:r>
      <w:r w:rsidR="00F82C63" w:rsidRPr="001405C8">
        <w:rPr>
          <w:rFonts w:ascii="Arial Narrow" w:hAnsi="Arial Narrow" w:cs="Arial"/>
          <w:bCs/>
        </w:rPr>
        <w:t xml:space="preserve"> </w:t>
      </w:r>
      <w:r w:rsidR="00F82C63" w:rsidRPr="001405C8">
        <w:rPr>
          <w:rFonts w:ascii="Arial Narrow" w:hAnsi="Arial Narrow" w:cs="Arial"/>
          <w:bCs/>
        </w:rPr>
        <w:fldChar w:fldCharType="begin" w:fldLock="1"/>
      </w:r>
      <w:r w:rsidR="00E3710E" w:rsidRPr="001405C8">
        <w:rPr>
          <w:rFonts w:ascii="Arial Narrow" w:hAnsi="Arial Narrow" w:cs="Arial"/>
          <w:bCs/>
        </w:rPr>
        <w:instrText>ADDIN CSL_CITATION {"citationItems":[{"id":"ITEM-1","itemData":{"author":[{"dropping-particle":"","family":"Vargas-Mendoza","given":"Jaime Ernesto","non-dropping-particle":"","parse-names":false,"suffix":""},{"dropping-particle":"","family":"Aguilar-Morales","given":"Jorge Everardo","non-dropping-particle":"","parse-names":false,"suffix":""}],"container-title":"Boletín Electrónico de Investigación de la Asociación Oaxaqueña de Psicología","id":"ITEM-1","issue":"1","issued":{"date-parts":[["2007"]]},"page":"5-24","title":"La psicología en México: Organziación, poder, control ¿para qué?","type":"article-journal","volume":"3"},"uris":["http://www.mendeley.com/documents/?uuid=4d85f12e-f9e7-4ce9-82d6-3149034a154a"]}],"mendeley":{"formattedCitation":"(Vargas-Mendoza &amp; Aguilar-Morales, 2007)","plainTextFormattedCitation":"(Vargas-Mendoza &amp; Aguilar-Morales, 2007)","previouslyFormattedCitation":"(Vargas-Mendoza &amp; Aguilar-Morales, 2007)"},"properties":{"noteIndex":0},"schema":"https://github.com/citation-style-language/schema/raw/master/csl-citation.json"}</w:instrText>
      </w:r>
      <w:r w:rsidR="00F82C63" w:rsidRPr="001405C8">
        <w:rPr>
          <w:rFonts w:ascii="Arial Narrow" w:hAnsi="Arial Narrow" w:cs="Arial"/>
          <w:bCs/>
        </w:rPr>
        <w:fldChar w:fldCharType="separate"/>
      </w:r>
      <w:r w:rsidR="00F82C63" w:rsidRPr="001405C8">
        <w:rPr>
          <w:rFonts w:ascii="Arial Narrow" w:hAnsi="Arial Narrow" w:cs="Arial"/>
          <w:bCs/>
          <w:noProof/>
        </w:rPr>
        <w:t>(Vargas-Mendoza &amp; Aguilar-Morales, 2007)</w:t>
      </w:r>
      <w:r w:rsidR="00F82C63" w:rsidRPr="001405C8">
        <w:rPr>
          <w:rFonts w:ascii="Arial Narrow" w:hAnsi="Arial Narrow" w:cs="Arial"/>
          <w:bCs/>
        </w:rPr>
        <w:fldChar w:fldCharType="end"/>
      </w:r>
      <w:r w:rsidR="005B2BCC" w:rsidRPr="001405C8">
        <w:rPr>
          <w:rFonts w:ascii="Arial Narrow" w:hAnsi="Arial Narrow" w:cs="Arial"/>
          <w:bCs/>
        </w:rPr>
        <w:t>.</w:t>
      </w:r>
    </w:p>
    <w:p w14:paraId="29648D90" w14:textId="3755F15D" w:rsidR="00194B0B" w:rsidRPr="001405C8" w:rsidRDefault="00194B0B" w:rsidP="009F47E2">
      <w:pPr>
        <w:spacing w:line="360" w:lineRule="auto"/>
        <w:rPr>
          <w:rFonts w:ascii="Arial Narrow" w:hAnsi="Arial Narrow" w:cs="Arial"/>
          <w:b/>
        </w:rPr>
      </w:pPr>
      <w:r w:rsidRPr="001405C8">
        <w:rPr>
          <w:rFonts w:ascii="Arial Narrow" w:hAnsi="Arial Narrow" w:cs="Arial"/>
          <w:b/>
        </w:rPr>
        <w:t>Conclusiones</w:t>
      </w:r>
    </w:p>
    <w:p w14:paraId="3E8091D1" w14:textId="195F9A67" w:rsidR="00A02D14" w:rsidRPr="001405C8" w:rsidRDefault="00DF201E" w:rsidP="00DF201E">
      <w:pPr>
        <w:spacing w:line="360" w:lineRule="auto"/>
        <w:ind w:firstLine="720"/>
        <w:rPr>
          <w:rFonts w:ascii="Arial Narrow" w:hAnsi="Arial Narrow" w:cs="Arial"/>
          <w:bCs/>
        </w:rPr>
      </w:pPr>
      <w:r w:rsidRPr="001405C8">
        <w:rPr>
          <w:rFonts w:ascii="Arial Narrow" w:hAnsi="Arial Narrow" w:cs="Arial"/>
          <w:bCs/>
        </w:rPr>
        <w:t xml:space="preserve">El primer antecedente de la práctica psicológica basada en la evidencia fue propuesto por Witmer en 1896; </w:t>
      </w:r>
      <w:r w:rsidR="00A02D14" w:rsidRPr="001405C8">
        <w:rPr>
          <w:rFonts w:ascii="Arial Narrow" w:hAnsi="Arial Narrow" w:cs="Arial"/>
          <w:bCs/>
        </w:rPr>
        <w:t xml:space="preserve">considerado como uno de los precursores iniciales de la psicología clínica, </w:t>
      </w:r>
      <w:r w:rsidR="005B2BCC" w:rsidRPr="001405C8">
        <w:rPr>
          <w:rFonts w:ascii="Arial Narrow" w:hAnsi="Arial Narrow" w:cs="Arial"/>
          <w:bCs/>
        </w:rPr>
        <w:t>su</w:t>
      </w:r>
      <w:r w:rsidR="00A02D14" w:rsidRPr="001405C8">
        <w:rPr>
          <w:rFonts w:ascii="Arial Narrow" w:hAnsi="Arial Narrow" w:cs="Arial"/>
          <w:bCs/>
        </w:rPr>
        <w:t xml:space="preserve"> objetivo</w:t>
      </w:r>
      <w:r w:rsidR="005B2BCC" w:rsidRPr="001405C8">
        <w:rPr>
          <w:rFonts w:ascii="Arial Narrow" w:hAnsi="Arial Narrow" w:cs="Arial"/>
          <w:bCs/>
        </w:rPr>
        <w:t xml:space="preserve"> fue</w:t>
      </w:r>
      <w:r w:rsidR="00A02D14" w:rsidRPr="001405C8">
        <w:rPr>
          <w:rFonts w:ascii="Arial Narrow" w:hAnsi="Arial Narrow" w:cs="Arial"/>
          <w:bCs/>
        </w:rPr>
        <w:t xml:space="preserve"> formar a psicólogos tanto científicos como profesionales, en metodologías y procedimientos basados en la evidencia que pudieran ser aplicados a sus pacientes como las mejores opciones terapéuticas disponibles</w:t>
      </w:r>
      <w:r w:rsidRPr="001405C8">
        <w:rPr>
          <w:rFonts w:ascii="Arial Narrow" w:hAnsi="Arial Narrow" w:cs="Arial"/>
          <w:bCs/>
        </w:rPr>
        <w:t xml:space="preserve">. No fue hasta la descripción </w:t>
      </w:r>
      <w:r w:rsidR="00A02D14" w:rsidRPr="001405C8">
        <w:rPr>
          <w:rFonts w:ascii="Arial Narrow" w:hAnsi="Arial Narrow" w:cs="Arial"/>
          <w:bCs/>
        </w:rPr>
        <w:t xml:space="preserve">de las pruebas de significación estadística de Fisher </w:t>
      </w:r>
      <w:r w:rsidRPr="001405C8">
        <w:rPr>
          <w:rFonts w:ascii="Arial Narrow" w:hAnsi="Arial Narrow" w:cs="Arial"/>
          <w:bCs/>
        </w:rPr>
        <w:t xml:space="preserve">en 1925, </w:t>
      </w:r>
      <w:r w:rsidR="00A02D14" w:rsidRPr="001405C8">
        <w:rPr>
          <w:rFonts w:ascii="Arial Narrow" w:hAnsi="Arial Narrow" w:cs="Arial"/>
          <w:bCs/>
        </w:rPr>
        <w:t xml:space="preserve">cuando se </w:t>
      </w:r>
      <w:r w:rsidR="00A97AA9" w:rsidRPr="001405C8">
        <w:rPr>
          <w:rFonts w:ascii="Arial Narrow" w:hAnsi="Arial Narrow" w:cs="Arial"/>
          <w:bCs/>
        </w:rPr>
        <w:t>dispuso</w:t>
      </w:r>
      <w:r w:rsidR="00A02D14" w:rsidRPr="001405C8">
        <w:rPr>
          <w:rFonts w:ascii="Arial Narrow" w:hAnsi="Arial Narrow" w:cs="Arial"/>
          <w:bCs/>
        </w:rPr>
        <w:t xml:space="preserve"> de un método </w:t>
      </w:r>
      <w:r w:rsidR="00A02D14" w:rsidRPr="001405C8">
        <w:rPr>
          <w:rFonts w:ascii="Arial Narrow" w:hAnsi="Arial Narrow" w:cs="Arial"/>
          <w:bCs/>
        </w:rPr>
        <w:lastRenderedPageBreak/>
        <w:t>convincente para analizar las diferencias entre los efectos de distintos tratamientos (y/o grupos controles) en pacientes.</w:t>
      </w:r>
    </w:p>
    <w:p w14:paraId="7B82E05A" w14:textId="40682649" w:rsidR="003674B2" w:rsidRPr="001405C8" w:rsidRDefault="00DF201E" w:rsidP="00DF201E">
      <w:pPr>
        <w:spacing w:line="360" w:lineRule="auto"/>
        <w:ind w:firstLine="720"/>
        <w:rPr>
          <w:rFonts w:ascii="Arial Narrow" w:hAnsi="Arial Narrow" w:cs="Arial"/>
          <w:bCs/>
        </w:rPr>
      </w:pPr>
      <w:r w:rsidRPr="001405C8">
        <w:rPr>
          <w:rFonts w:ascii="Arial Narrow" w:hAnsi="Arial Narrow" w:cs="Arial"/>
          <w:bCs/>
        </w:rPr>
        <w:t xml:space="preserve">La psicología ha </w:t>
      </w:r>
      <w:r w:rsidR="005B2BCC" w:rsidRPr="001405C8">
        <w:rPr>
          <w:rFonts w:ascii="Arial Narrow" w:hAnsi="Arial Narrow" w:cs="Arial"/>
          <w:bCs/>
        </w:rPr>
        <w:t>presenciado</w:t>
      </w:r>
      <w:r w:rsidRPr="001405C8">
        <w:rPr>
          <w:rFonts w:ascii="Arial Narrow" w:hAnsi="Arial Narrow" w:cs="Arial"/>
          <w:bCs/>
        </w:rPr>
        <w:t xml:space="preserve"> notables debates</w:t>
      </w:r>
      <w:r w:rsidR="005B2BCC" w:rsidRPr="001405C8">
        <w:rPr>
          <w:rFonts w:ascii="Arial Narrow" w:hAnsi="Arial Narrow" w:cs="Arial"/>
          <w:bCs/>
        </w:rPr>
        <w:t xml:space="preserve"> a lo largo de su historia, entre los que destaca</w:t>
      </w:r>
      <w:r w:rsidRPr="001405C8">
        <w:rPr>
          <w:rFonts w:ascii="Arial Narrow" w:hAnsi="Arial Narrow" w:cs="Arial"/>
          <w:bCs/>
        </w:rPr>
        <w:t xml:space="preserve"> el cuestionamiento a su condición de disciplina científica. La posibilidad de que no se conciba como ciencia, pareciera que conlleva la noción de no ser lo suficientemente buena, lo que a su vez, </w:t>
      </w:r>
      <w:r w:rsidR="005B2BCC" w:rsidRPr="001405C8">
        <w:rPr>
          <w:rFonts w:ascii="Arial Narrow" w:hAnsi="Arial Narrow" w:cs="Arial"/>
          <w:bCs/>
        </w:rPr>
        <w:t xml:space="preserve">se asocia a </w:t>
      </w:r>
      <w:r w:rsidRPr="001405C8">
        <w:rPr>
          <w:rFonts w:ascii="Arial Narrow" w:hAnsi="Arial Narrow" w:cs="Arial"/>
          <w:bCs/>
        </w:rPr>
        <w:t>una percepción de poca valía, en relación con otras disciplinas</w:t>
      </w:r>
      <w:r w:rsidR="00BC221E" w:rsidRPr="001405C8">
        <w:rPr>
          <w:rFonts w:ascii="Arial Narrow" w:hAnsi="Arial Narrow" w:cs="Arial"/>
          <w:bCs/>
        </w:rPr>
        <w:t xml:space="preserve"> </w:t>
      </w:r>
      <w:r w:rsidR="005709D4" w:rsidRPr="001405C8">
        <w:rPr>
          <w:rFonts w:ascii="Arial Narrow" w:hAnsi="Arial Narrow" w:cs="Arial"/>
          <w:bCs/>
        </w:rPr>
        <w:fldChar w:fldCharType="begin" w:fldLock="1"/>
      </w:r>
      <w:r w:rsidR="00D21FD2" w:rsidRPr="001405C8">
        <w:rPr>
          <w:rFonts w:ascii="Arial Narrow" w:hAnsi="Arial Narrow" w:cs="Arial"/>
          <w:bCs/>
        </w:rPr>
        <w:instrText>ADDIN CSL_CITATION {"citationItems":[{"id":"ITEM-1","itemData":{"ISSN":"2007-0926","abstract":"Se examina la situación de la psicología como ciencia desde la perspectiva de su objeto y niveles de conocimiento. También se aborda la confusión existente en el empleo de diversos tipos de lenguaje, entre ellos, el lenguaje ordinario. Se propone un análisis del conocimiento científico en términos de cinco etapas de conocimiento, con lenguajes que cubren diferentes funciones lógicas.","author":[{"dropping-particle":"","family":"Ribes-Iñesta","given":"Emilio","non-dropping-particle":"","parse-names":false,"suffix":""}],"container-title":"Revista Mexicana de Investigación en Psicología","id":"ITEM-1","issue":"2","issued":{"date-parts":[["2009"]]},"page":"7-19","title":"La psicología como ciencia básica. ¿Cuál es su universo de investigación?","type":"article-journal","volume":"1"},"uris":["http://www.mendeley.com/documents/?uuid=dec61feb-7157-4e79-b88b-dca2ec1b56f8","http://www.mendeley.com/documents/?uuid=3222519e-8d18-402f-b46b-3006abfe808c"]},{"id":"ITEM-2","itemData":{"author":[{"dropping-particle":"","family":"Ribes-Iñesta","given":"Emilio","non-dropping-particle":"","parse-names":false,"suffix":""}],"id":"ITEM-2","issued":{"date-parts":[["2008"]]},"publisher":"Manual Moderno","publisher-place":"México","title":"el estudio cientifico de la conducta individual: una introduccion a la teoria de la psicologia","type":"book"},"uris":["http://www.mendeley.com/documents/?uuid=71f494d3-1ae1-4dce-ae09-14e240aeef1f","http://www.mendeley.com/documents/?uuid=a6126cd2-f48f-47e2-9111-630ccd4f6075"]}],"mendeley":{"formattedCitation":"(Ribes-Iñesta, 2008, 2009)","plainTextFormattedCitation":"(Ribes-Iñesta, 2008, 2009)","previouslyFormattedCitation":"(Ribes-Iñesta, 2008, 2009)"},"properties":{"noteIndex":0},"schema":"https://github.com/citation-style-language/schema/raw/master/csl-citation.json"}</w:instrText>
      </w:r>
      <w:r w:rsidR="005709D4" w:rsidRPr="001405C8">
        <w:rPr>
          <w:rFonts w:ascii="Arial Narrow" w:hAnsi="Arial Narrow" w:cs="Arial"/>
          <w:bCs/>
        </w:rPr>
        <w:fldChar w:fldCharType="separate"/>
      </w:r>
      <w:r w:rsidR="008273BB" w:rsidRPr="001405C8">
        <w:rPr>
          <w:rFonts w:ascii="Arial Narrow" w:hAnsi="Arial Narrow" w:cs="Arial"/>
          <w:bCs/>
          <w:noProof/>
        </w:rPr>
        <w:t>(Ribes-Iñesta, 2008, 2009)</w:t>
      </w:r>
      <w:r w:rsidR="005709D4" w:rsidRPr="001405C8">
        <w:rPr>
          <w:rFonts w:ascii="Arial Narrow" w:hAnsi="Arial Narrow" w:cs="Arial"/>
          <w:bCs/>
        </w:rPr>
        <w:fldChar w:fldCharType="end"/>
      </w:r>
      <w:r w:rsidRPr="001405C8">
        <w:rPr>
          <w:rFonts w:ascii="Arial Narrow" w:hAnsi="Arial Narrow" w:cs="Arial"/>
          <w:bCs/>
        </w:rPr>
        <w:t>.</w:t>
      </w:r>
    </w:p>
    <w:p w14:paraId="45AE91AF" w14:textId="05E6935B" w:rsidR="005709D4" w:rsidRPr="001405C8" w:rsidRDefault="00DF201E" w:rsidP="00E3710E">
      <w:pPr>
        <w:spacing w:line="360" w:lineRule="auto"/>
        <w:ind w:firstLine="720"/>
        <w:rPr>
          <w:rFonts w:ascii="Arial Narrow" w:hAnsi="Arial Narrow" w:cs="Arial"/>
          <w:bCs/>
        </w:rPr>
      </w:pPr>
      <w:r w:rsidRPr="001405C8">
        <w:rPr>
          <w:rFonts w:ascii="Arial Narrow" w:hAnsi="Arial Narrow" w:cs="Arial"/>
          <w:bCs/>
        </w:rPr>
        <w:t xml:space="preserve">Pese a lo anterior, se ha insistido en </w:t>
      </w:r>
      <w:r w:rsidR="00E3710E" w:rsidRPr="001405C8">
        <w:rPr>
          <w:rFonts w:ascii="Arial Narrow" w:hAnsi="Arial Narrow" w:cs="Arial"/>
          <w:bCs/>
        </w:rPr>
        <w:t xml:space="preserve">desarrollar conocimientos desde el método científico, con el fin de ofrecer las mejores soluciones a quienes requieran de este servicio. </w:t>
      </w:r>
      <w:r w:rsidR="005709D4" w:rsidRPr="001405C8">
        <w:rPr>
          <w:rFonts w:ascii="Arial Narrow" w:hAnsi="Arial Narrow" w:cs="Arial"/>
          <w:bCs/>
        </w:rPr>
        <w:t>L</w:t>
      </w:r>
      <w:r w:rsidR="00E3710E" w:rsidRPr="001405C8">
        <w:rPr>
          <w:rFonts w:ascii="Arial Narrow" w:hAnsi="Arial Narrow" w:cs="Arial"/>
          <w:bCs/>
        </w:rPr>
        <w:t>a Psicología Basada en la E</w:t>
      </w:r>
      <w:r w:rsidR="005709D4" w:rsidRPr="001405C8">
        <w:rPr>
          <w:rFonts w:ascii="Arial Narrow" w:hAnsi="Arial Narrow" w:cs="Arial"/>
          <w:bCs/>
        </w:rPr>
        <w:t xml:space="preserve">videncia </w:t>
      </w:r>
      <w:r w:rsidR="00E3710E" w:rsidRPr="001405C8">
        <w:rPr>
          <w:rFonts w:ascii="Arial Narrow" w:hAnsi="Arial Narrow" w:cs="Arial"/>
          <w:bCs/>
        </w:rPr>
        <w:t>tiene</w:t>
      </w:r>
      <w:r w:rsidR="005709D4" w:rsidRPr="001405C8">
        <w:rPr>
          <w:rFonts w:ascii="Arial Narrow" w:hAnsi="Arial Narrow" w:cs="Arial"/>
          <w:bCs/>
        </w:rPr>
        <w:t xml:space="preserve"> como objetivo difundir la aplicación de los tratamientos psicológicos que han sido sometidos a pruebas científicas </w:t>
      </w:r>
      <w:r w:rsidR="00FE6199" w:rsidRPr="001405C8">
        <w:rPr>
          <w:rFonts w:ascii="Arial Narrow" w:hAnsi="Arial Narrow" w:cs="Arial"/>
          <w:bCs/>
        </w:rPr>
        <w:fldChar w:fldCharType="begin" w:fldLock="1"/>
      </w:r>
      <w:r w:rsidR="005378C9" w:rsidRPr="001405C8">
        <w:rPr>
          <w:rFonts w:ascii="Arial Narrow" w:hAnsi="Arial Narrow" w:cs="Arial"/>
          <w:bCs/>
        </w:rPr>
        <w:instrText>ADDIN CSL_CITATION {"citationItems":[{"id":"ITEM-1","itemData":{"author":[{"dropping-particle":"","family":"Becoña","given":"E","non-dropping-particle":"","parse-names":false,"suffix":""},{"dropping-particle":"","family":"Vázquez","given":"M","non-dropping-particle":"","parse-names":false,"suffix":""},{"dropping-particle":"","family":"Míguez","given":"M","non-dropping-particle":"","parse-names":false,"suffix":""},{"dropping-particle":"","family":"Casete","given":"L","non-dropping-particle":"","parse-names":false,"suffix":""},{"dropping-particle":"","family":"Lloves","given":"M","non-dropping-particle":"","parse-names":false,"suffix":""},{"dropping-particle":"","family":"Nogueiras","given":"L","non-dropping-particle":"","parse-names":false,"suffix":""},{"dropping-particle":"","family":"González","given":"N","non-dropping-particle":"","parse-names":false,"suffix":""},{"dropping-particle":"","family":"Lage","given":"M","non-dropping-particle":"","parse-names":false,"suffix":""},{"dropping-particle":"","family":"Suárez","given":"S","non-dropping-particle":"","parse-names":false,"suffix":""},{"dropping-particle":"","family":"Gutiérrez-Moyano","given":"M","non-dropping-particle":"","parse-names":false,"suffix":""},{"dropping-particle":"","family":"Lorenzo","given":"M","non-dropping-particle":"","parse-names":false,"suffix":""},{"dropping-particle":"","family":"Baamonde","given":"M","non-dropping-particle":"","parse-names":false,"suffix":""}],"container-title":"Papeles del psicólogo vc","id":"ITEM-1","issued":{"date-parts":[["2004"]]},"page":"9-19","title":"Guías de tratamiento y guías para la práctica clínica psicológica","type":"article-journal","volume":"87"},"uris":["http://www.mendeley.com/documents/?uuid=8acd7bdc-a6b8-41fc-9d8c-a8faac24ff46","http://www.mendeley.com/documents/?uuid=5cb6c8de-7171-4b59-ad57-88b15f822308"]}],"mendeley":{"formattedCitation":"(Becoña et al., 2004)","plainTextFormattedCitation":"(Becoña et al., 2004)","previouslyFormattedCitation":"(Becoña et al., 2004)"},"properties":{"noteIndex":0},"schema":"https://github.com/citation-style-language/schema/raw/master/csl-citation.json"}</w:instrText>
      </w:r>
      <w:r w:rsidR="00FE6199" w:rsidRPr="001405C8">
        <w:rPr>
          <w:rFonts w:ascii="Arial Narrow" w:hAnsi="Arial Narrow" w:cs="Arial"/>
          <w:bCs/>
        </w:rPr>
        <w:fldChar w:fldCharType="separate"/>
      </w:r>
      <w:r w:rsidR="00FE6199" w:rsidRPr="001405C8">
        <w:rPr>
          <w:rFonts w:ascii="Arial Narrow" w:hAnsi="Arial Narrow" w:cs="Arial"/>
          <w:bCs/>
          <w:noProof/>
        </w:rPr>
        <w:t>(Becoña et al., 2004)</w:t>
      </w:r>
      <w:r w:rsidR="00FE6199" w:rsidRPr="001405C8">
        <w:rPr>
          <w:rFonts w:ascii="Arial Narrow" w:hAnsi="Arial Narrow" w:cs="Arial"/>
          <w:bCs/>
        </w:rPr>
        <w:fldChar w:fldCharType="end"/>
      </w:r>
      <w:r w:rsidR="00FE6199" w:rsidRPr="001405C8">
        <w:rPr>
          <w:rFonts w:ascii="Arial Narrow" w:hAnsi="Arial Narrow" w:cs="Arial"/>
          <w:bCs/>
        </w:rPr>
        <w:t>. Es importante</w:t>
      </w:r>
      <w:r w:rsidR="00F63AFE" w:rsidRPr="001405C8">
        <w:rPr>
          <w:rFonts w:ascii="Arial Narrow" w:hAnsi="Arial Narrow" w:cs="Arial"/>
          <w:bCs/>
        </w:rPr>
        <w:t xml:space="preserve"> señalar que la psicología no ha sido la única disciplina que ha pasado por dificultades a la hora </w:t>
      </w:r>
      <w:r w:rsidR="00E3710E" w:rsidRPr="001405C8">
        <w:rPr>
          <w:rFonts w:ascii="Arial Narrow" w:hAnsi="Arial Narrow" w:cs="Arial"/>
          <w:bCs/>
        </w:rPr>
        <w:t>de definir su objeto de estudio; e</w:t>
      </w:r>
      <w:r w:rsidR="00F63AFE" w:rsidRPr="001405C8">
        <w:rPr>
          <w:rFonts w:ascii="Arial Narrow" w:hAnsi="Arial Narrow" w:cs="Arial"/>
          <w:bCs/>
        </w:rPr>
        <w:t>ste es un proceso por el cual han atravesado todas las ciencias y que ayuda a su actualización y mejora constante.</w:t>
      </w:r>
    </w:p>
    <w:p w14:paraId="418343F9" w14:textId="77777777" w:rsidR="005B2BCC" w:rsidRPr="001405C8" w:rsidRDefault="00736D02" w:rsidP="00877DA2">
      <w:pPr>
        <w:spacing w:line="360" w:lineRule="auto"/>
        <w:ind w:firstLine="720"/>
        <w:rPr>
          <w:rFonts w:ascii="Arial Narrow" w:hAnsi="Arial Narrow" w:cs="Arial"/>
          <w:bCs/>
        </w:rPr>
      </w:pPr>
      <w:r w:rsidRPr="001405C8">
        <w:rPr>
          <w:rFonts w:ascii="Arial Narrow" w:hAnsi="Arial Narrow" w:cs="Arial"/>
          <w:bCs/>
        </w:rPr>
        <w:t xml:space="preserve">Al adentrarse </w:t>
      </w:r>
      <w:r w:rsidR="00F63AFE" w:rsidRPr="001405C8">
        <w:rPr>
          <w:rFonts w:ascii="Arial Narrow" w:hAnsi="Arial Narrow" w:cs="Arial"/>
          <w:bCs/>
        </w:rPr>
        <w:t xml:space="preserve">al proceso </w:t>
      </w:r>
      <w:r w:rsidRPr="001405C8">
        <w:rPr>
          <w:rFonts w:ascii="Arial Narrow" w:hAnsi="Arial Narrow" w:cs="Arial"/>
          <w:bCs/>
        </w:rPr>
        <w:t>del</w:t>
      </w:r>
      <w:r w:rsidR="00F63AFE" w:rsidRPr="001405C8">
        <w:rPr>
          <w:rFonts w:ascii="Arial Narrow" w:hAnsi="Arial Narrow" w:cs="Arial"/>
          <w:bCs/>
        </w:rPr>
        <w:t xml:space="preserve"> método científico</w:t>
      </w:r>
      <w:r w:rsidR="005B2BCC" w:rsidRPr="001405C8">
        <w:rPr>
          <w:rFonts w:ascii="Arial Narrow" w:hAnsi="Arial Narrow" w:cs="Arial"/>
          <w:bCs/>
        </w:rPr>
        <w:t>,</w:t>
      </w:r>
      <w:r w:rsidR="00F63AFE" w:rsidRPr="001405C8">
        <w:rPr>
          <w:rFonts w:ascii="Arial Narrow" w:hAnsi="Arial Narrow" w:cs="Arial"/>
          <w:bCs/>
        </w:rPr>
        <w:t xml:space="preserve"> es importante definir la ruta más adecuada para comprender los fenómenos de la realidad. La ciencia depende no solo del contenido que estudia, sino también de la forma en que se</w:t>
      </w:r>
      <w:r w:rsidR="00E3710E" w:rsidRPr="001405C8">
        <w:rPr>
          <w:rFonts w:ascii="Arial Narrow" w:hAnsi="Arial Narrow" w:cs="Arial"/>
          <w:bCs/>
        </w:rPr>
        <w:t xml:space="preserve"> estudia</w:t>
      </w:r>
      <w:r w:rsidR="00F63AFE" w:rsidRPr="001405C8">
        <w:rPr>
          <w:rFonts w:ascii="Arial Narrow" w:hAnsi="Arial Narrow" w:cs="Arial"/>
          <w:bCs/>
        </w:rPr>
        <w:t>. En este sentido, los psicólogos también son científicos,</w:t>
      </w:r>
      <w:r w:rsidR="00E3710E" w:rsidRPr="001405C8">
        <w:rPr>
          <w:rFonts w:ascii="Arial Narrow" w:hAnsi="Arial Narrow" w:cs="Arial"/>
          <w:bCs/>
        </w:rPr>
        <w:t xml:space="preserve"> por lo que</w:t>
      </w:r>
      <w:r w:rsidR="00F63AFE" w:rsidRPr="001405C8">
        <w:rPr>
          <w:rFonts w:ascii="Arial Narrow" w:hAnsi="Arial Narrow" w:cs="Arial"/>
          <w:bCs/>
        </w:rPr>
        <w:t xml:space="preserve"> </w:t>
      </w:r>
      <w:r w:rsidR="00E3710E" w:rsidRPr="001405C8">
        <w:rPr>
          <w:rFonts w:ascii="Arial Narrow" w:hAnsi="Arial Narrow" w:cs="Arial"/>
          <w:bCs/>
        </w:rPr>
        <w:t xml:space="preserve">están en condiciones de ejecutar procedimientos que les permitan </w:t>
      </w:r>
      <w:r w:rsidR="00F63AFE" w:rsidRPr="001405C8">
        <w:rPr>
          <w:rFonts w:ascii="Arial Narrow" w:hAnsi="Arial Narrow" w:cs="Arial"/>
          <w:bCs/>
        </w:rPr>
        <w:t>adquirir y organizar conocimientos y utilizar métodos sistemáticos cuantitativos y cualitativos para recoger datos sobre</w:t>
      </w:r>
      <w:r w:rsidR="00A97AA9" w:rsidRPr="001405C8">
        <w:rPr>
          <w:rFonts w:ascii="Arial Narrow" w:hAnsi="Arial Narrow" w:cs="Arial"/>
          <w:bCs/>
        </w:rPr>
        <w:t xml:space="preserve"> los</w:t>
      </w:r>
      <w:r w:rsidR="00F63AFE" w:rsidRPr="001405C8">
        <w:rPr>
          <w:rFonts w:ascii="Arial Narrow" w:hAnsi="Arial Narrow" w:cs="Arial"/>
          <w:bCs/>
        </w:rPr>
        <w:t xml:space="preserve"> fenómenos </w:t>
      </w:r>
      <w:r w:rsidR="00A97AA9" w:rsidRPr="001405C8">
        <w:rPr>
          <w:rFonts w:ascii="Arial Narrow" w:hAnsi="Arial Narrow" w:cs="Arial"/>
          <w:bCs/>
        </w:rPr>
        <w:t xml:space="preserve">que les resultan </w:t>
      </w:r>
      <w:r w:rsidR="00F63AFE" w:rsidRPr="001405C8">
        <w:rPr>
          <w:rFonts w:ascii="Arial Narrow" w:hAnsi="Arial Narrow" w:cs="Arial"/>
          <w:bCs/>
        </w:rPr>
        <w:t>de interés</w:t>
      </w:r>
      <w:r w:rsidR="00A97AA9" w:rsidRPr="001405C8">
        <w:rPr>
          <w:rFonts w:ascii="Arial Narrow" w:hAnsi="Arial Narrow" w:cs="Arial"/>
          <w:bCs/>
        </w:rPr>
        <w:t xml:space="preserve">, con el fin de dar respuestas a las problemáticas que se les plantean. </w:t>
      </w:r>
    </w:p>
    <w:p w14:paraId="6AFBBDC3" w14:textId="6F6A757D" w:rsidR="00BB3910" w:rsidRPr="001405C8" w:rsidRDefault="005B2BCC" w:rsidP="00877DA2">
      <w:pPr>
        <w:spacing w:line="360" w:lineRule="auto"/>
        <w:ind w:firstLine="720"/>
        <w:rPr>
          <w:rFonts w:ascii="Arial Narrow" w:hAnsi="Arial Narrow" w:cs="Arial"/>
          <w:bCs/>
        </w:rPr>
      </w:pPr>
      <w:r w:rsidRPr="001405C8">
        <w:rPr>
          <w:rFonts w:ascii="Arial Narrow" w:hAnsi="Arial Narrow" w:cs="Arial"/>
          <w:bCs/>
        </w:rPr>
        <w:t xml:space="preserve">Interesarse por </w:t>
      </w:r>
      <w:r w:rsidR="00A97AA9" w:rsidRPr="001405C8">
        <w:rPr>
          <w:rFonts w:ascii="Arial Narrow" w:hAnsi="Arial Narrow" w:cs="Arial"/>
          <w:bCs/>
        </w:rPr>
        <w:t>la ciencia implica reconocer que la búsqueda del conocimiento es un proceso que no concluye, por lo tanto, al formar parte de las disciplinas científicas, la psicolog</w:t>
      </w:r>
      <w:r w:rsidR="00877DA2" w:rsidRPr="001405C8">
        <w:rPr>
          <w:rFonts w:ascii="Arial Narrow" w:hAnsi="Arial Narrow" w:cs="Arial"/>
          <w:bCs/>
        </w:rPr>
        <w:t xml:space="preserve">ía está interesada en estudiar las interacciones entre el ser humano y el mundo que resulten más efectivas </w:t>
      </w:r>
      <w:r w:rsidR="00877DA2" w:rsidRPr="001405C8">
        <w:rPr>
          <w:rFonts w:ascii="Arial Narrow" w:hAnsi="Arial Narrow" w:cs="Arial"/>
          <w:bCs/>
        </w:rPr>
        <w:fldChar w:fldCharType="begin" w:fldLock="1"/>
      </w:r>
      <w:r w:rsidR="00877DA2" w:rsidRPr="001405C8">
        <w:rPr>
          <w:rFonts w:ascii="Arial Narrow" w:hAnsi="Arial Narrow" w:cs="Arial"/>
          <w:bCs/>
        </w:rPr>
        <w:instrText>ADDIN CSL_CITATION {"citationItems":[{"id":"ITEM-1","itemData":{"author":[{"dropping-particle":"","family":"Vargas-Mendoza","given":"Jaime Ernesto","non-dropping-particle":"","parse-names":false,"suffix":""},{"dropping-particle":"","family":"Aguilar-Morales","given":"Jorge Everardo","non-dropping-particle":"","parse-names":false,"suffix":""}],"container-title":"Boletín Electrónico de Investigación de la Asociación Oaxaqueña de Psicología","id":"ITEM-1","issue":"1","issued":{"date-parts":[["2007"]]},"page":"5-24","title":"La psicología en México: Organziación, poder, control ¿para qué?","type":"article-journal","volume":"3"},"uris":["http://www.mendeley.com/documents/?uuid=4d85f12e-f9e7-4ce9-82d6-3149034a154a"]}],"mendeley":{"formattedCitation":"(Vargas-Mendoza &amp; Aguilar-Morales, 2007)","plainTextFormattedCitation":"(Vargas-Mendoza &amp; Aguilar-Morales, 2007)"},"properties":{"noteIndex":0},"schema":"https://github.com/citation-style-language/schema/raw/master/csl-citation.json"}</w:instrText>
      </w:r>
      <w:r w:rsidR="00877DA2" w:rsidRPr="001405C8">
        <w:rPr>
          <w:rFonts w:ascii="Arial Narrow" w:hAnsi="Arial Narrow" w:cs="Arial"/>
          <w:bCs/>
        </w:rPr>
        <w:fldChar w:fldCharType="separate"/>
      </w:r>
      <w:r w:rsidR="00877DA2" w:rsidRPr="001405C8">
        <w:rPr>
          <w:rFonts w:ascii="Arial Narrow" w:hAnsi="Arial Narrow" w:cs="Arial"/>
          <w:bCs/>
          <w:noProof/>
        </w:rPr>
        <w:t>(Vargas-Mendoza &amp; Aguilar-Morales, 2007)</w:t>
      </w:r>
      <w:r w:rsidR="00877DA2" w:rsidRPr="001405C8">
        <w:rPr>
          <w:rFonts w:ascii="Arial Narrow" w:hAnsi="Arial Narrow" w:cs="Arial"/>
          <w:bCs/>
        </w:rPr>
        <w:fldChar w:fldCharType="end"/>
      </w:r>
      <w:r w:rsidR="00877DA2" w:rsidRPr="001405C8">
        <w:rPr>
          <w:rFonts w:ascii="Arial Narrow" w:hAnsi="Arial Narrow" w:cs="Arial"/>
          <w:bCs/>
        </w:rPr>
        <w:t xml:space="preserve">; de manera que el psicólogo tiene como tarea generar estrategias a fin de transformar lo que, de manera colectiva, se le conoce como realidad. </w:t>
      </w:r>
    </w:p>
    <w:p w14:paraId="059274F3" w14:textId="3267AC60" w:rsidR="00194B0B" w:rsidRPr="001405C8" w:rsidRDefault="00194B0B" w:rsidP="00C84C13">
      <w:pPr>
        <w:widowControl w:val="0"/>
        <w:autoSpaceDE w:val="0"/>
        <w:autoSpaceDN w:val="0"/>
        <w:adjustRightInd w:val="0"/>
        <w:spacing w:line="240" w:lineRule="auto"/>
        <w:rPr>
          <w:rFonts w:ascii="Arial Narrow" w:hAnsi="Arial Narrow" w:cs="Arial"/>
          <w:b/>
        </w:rPr>
      </w:pPr>
      <w:r w:rsidRPr="001405C8">
        <w:rPr>
          <w:rFonts w:ascii="Arial Narrow" w:hAnsi="Arial Narrow" w:cs="Arial"/>
          <w:b/>
        </w:rPr>
        <w:t>Referencias</w:t>
      </w:r>
    </w:p>
    <w:p w14:paraId="62EAFA50" w14:textId="5552A6A7" w:rsidR="00877DA2" w:rsidRPr="001405C8" w:rsidRDefault="0036779B" w:rsidP="00877DA2">
      <w:pPr>
        <w:widowControl w:val="0"/>
        <w:autoSpaceDE w:val="0"/>
        <w:autoSpaceDN w:val="0"/>
        <w:adjustRightInd w:val="0"/>
        <w:spacing w:line="240" w:lineRule="auto"/>
        <w:ind w:left="480" w:hanging="480"/>
        <w:rPr>
          <w:rFonts w:ascii="Arial Narrow" w:hAnsi="Arial Narrow" w:cs="Arial"/>
          <w:noProof/>
          <w:szCs w:val="24"/>
        </w:rPr>
      </w:pPr>
      <w:r w:rsidRPr="001405C8">
        <w:rPr>
          <w:rFonts w:ascii="Arial Narrow" w:hAnsi="Arial Narrow" w:cs="Arial"/>
        </w:rPr>
        <w:fldChar w:fldCharType="begin" w:fldLock="1"/>
      </w:r>
      <w:r w:rsidRPr="001405C8">
        <w:rPr>
          <w:rFonts w:ascii="Arial Narrow" w:hAnsi="Arial Narrow" w:cs="Arial"/>
        </w:rPr>
        <w:instrText xml:space="preserve">ADDIN Mendeley Bibliography CSL_BIBLIOGRAPHY </w:instrText>
      </w:r>
      <w:r w:rsidRPr="001405C8">
        <w:rPr>
          <w:rFonts w:ascii="Arial Narrow" w:hAnsi="Arial Narrow" w:cs="Arial"/>
        </w:rPr>
        <w:fldChar w:fldCharType="separate"/>
      </w:r>
      <w:r w:rsidR="00877DA2" w:rsidRPr="001405C8">
        <w:rPr>
          <w:rFonts w:ascii="Arial Narrow" w:hAnsi="Arial Narrow" w:cs="Arial"/>
          <w:noProof/>
          <w:sz w:val="20"/>
          <w:szCs w:val="24"/>
        </w:rPr>
        <w:t>ANUIES</w:t>
      </w:r>
      <w:r w:rsidR="00877DA2" w:rsidRPr="001405C8">
        <w:rPr>
          <w:rFonts w:ascii="Arial Narrow" w:hAnsi="Arial Narrow" w:cs="Arial"/>
          <w:noProof/>
          <w:szCs w:val="24"/>
        </w:rPr>
        <w:t xml:space="preserve">. (2020). </w:t>
      </w:r>
      <w:r w:rsidR="00877DA2" w:rsidRPr="001405C8">
        <w:rPr>
          <w:rFonts w:ascii="Arial Narrow" w:hAnsi="Arial Narrow" w:cs="Arial"/>
          <w:i/>
          <w:iCs/>
          <w:noProof/>
          <w:szCs w:val="24"/>
        </w:rPr>
        <w:t xml:space="preserve">Acerca de la </w:t>
      </w:r>
      <w:r w:rsidR="00877DA2" w:rsidRPr="001405C8">
        <w:rPr>
          <w:rFonts w:ascii="Arial Narrow" w:hAnsi="Arial Narrow" w:cs="Arial"/>
          <w:i/>
          <w:iCs/>
          <w:noProof/>
          <w:sz w:val="20"/>
          <w:szCs w:val="24"/>
        </w:rPr>
        <w:t>ANUIES</w:t>
      </w:r>
      <w:r w:rsidR="00877DA2" w:rsidRPr="001405C8">
        <w:rPr>
          <w:rFonts w:ascii="Arial Narrow" w:hAnsi="Arial Narrow" w:cs="Arial"/>
          <w:noProof/>
          <w:szCs w:val="24"/>
        </w:rPr>
        <w:t>. http://www.anuies.mx/anuies/acerca-de-la-anuies</w:t>
      </w:r>
    </w:p>
    <w:p w14:paraId="6B91AF0B" w14:textId="77777777" w:rsidR="00877DA2" w:rsidRPr="001405C8" w:rsidRDefault="00877DA2" w:rsidP="00877DA2">
      <w:pPr>
        <w:widowControl w:val="0"/>
        <w:autoSpaceDE w:val="0"/>
        <w:autoSpaceDN w:val="0"/>
        <w:adjustRightInd w:val="0"/>
        <w:spacing w:line="240" w:lineRule="auto"/>
        <w:ind w:left="480" w:hanging="480"/>
        <w:rPr>
          <w:rFonts w:ascii="Arial Narrow" w:hAnsi="Arial Narrow" w:cs="Arial"/>
          <w:noProof/>
          <w:szCs w:val="24"/>
        </w:rPr>
      </w:pPr>
      <w:r w:rsidRPr="001405C8">
        <w:rPr>
          <w:rFonts w:ascii="Arial Narrow" w:hAnsi="Arial Narrow" w:cs="Arial"/>
          <w:noProof/>
          <w:szCs w:val="24"/>
        </w:rPr>
        <w:t xml:space="preserve">Ato, M., López, J., &amp; Benavente, A. (2010). Un sistema de clasificación de los diseños de investigación en psicología Introducción Un marco conceptual para la investigación. </w:t>
      </w:r>
      <w:r w:rsidRPr="001405C8">
        <w:rPr>
          <w:rFonts w:ascii="Arial Narrow" w:hAnsi="Arial Narrow" w:cs="Arial"/>
          <w:i/>
          <w:iCs/>
          <w:noProof/>
          <w:szCs w:val="24"/>
        </w:rPr>
        <w:t>Anales de Psicología</w:t>
      </w:r>
      <w:r w:rsidRPr="001405C8">
        <w:rPr>
          <w:rFonts w:ascii="Arial Narrow" w:hAnsi="Arial Narrow" w:cs="Arial"/>
          <w:noProof/>
          <w:szCs w:val="24"/>
        </w:rPr>
        <w:t xml:space="preserve">, </w:t>
      </w:r>
      <w:r w:rsidRPr="001405C8">
        <w:rPr>
          <w:rFonts w:ascii="Arial Narrow" w:hAnsi="Arial Narrow" w:cs="Arial"/>
          <w:i/>
          <w:iCs/>
          <w:noProof/>
          <w:szCs w:val="24"/>
        </w:rPr>
        <w:t>3</w:t>
      </w:r>
      <w:r w:rsidRPr="001405C8">
        <w:rPr>
          <w:rFonts w:ascii="Arial Narrow" w:hAnsi="Arial Narrow" w:cs="Arial"/>
          <w:noProof/>
          <w:szCs w:val="24"/>
        </w:rPr>
        <w:t>, 1038–1059. https://www.redalyc.org/pdf/167/16728244043.pdf</w:t>
      </w:r>
    </w:p>
    <w:p w14:paraId="4EF52CFC" w14:textId="77777777" w:rsidR="00877DA2" w:rsidRPr="001405C8" w:rsidRDefault="00877DA2" w:rsidP="00877DA2">
      <w:pPr>
        <w:widowControl w:val="0"/>
        <w:autoSpaceDE w:val="0"/>
        <w:autoSpaceDN w:val="0"/>
        <w:adjustRightInd w:val="0"/>
        <w:spacing w:line="240" w:lineRule="auto"/>
        <w:ind w:left="480" w:hanging="480"/>
        <w:rPr>
          <w:rFonts w:ascii="Arial Narrow" w:hAnsi="Arial Narrow" w:cs="Arial"/>
          <w:noProof/>
          <w:szCs w:val="24"/>
        </w:rPr>
      </w:pPr>
      <w:r w:rsidRPr="001405C8">
        <w:rPr>
          <w:rFonts w:ascii="Arial Narrow" w:hAnsi="Arial Narrow" w:cs="Arial"/>
          <w:noProof/>
          <w:szCs w:val="24"/>
        </w:rPr>
        <w:t xml:space="preserve">Barraca, M. J. (2005). El desarrollo de los tratamientos eficaces y la competencia profesional en la práctica clínica. </w:t>
      </w:r>
      <w:r w:rsidRPr="001405C8">
        <w:rPr>
          <w:rFonts w:ascii="Arial Narrow" w:hAnsi="Arial Narrow" w:cs="Arial"/>
          <w:i/>
          <w:iCs/>
          <w:noProof/>
          <w:szCs w:val="24"/>
        </w:rPr>
        <w:t>Clínica y Salud</w:t>
      </w:r>
      <w:r w:rsidRPr="001405C8">
        <w:rPr>
          <w:rFonts w:ascii="Arial Narrow" w:hAnsi="Arial Narrow" w:cs="Arial"/>
          <w:noProof/>
          <w:szCs w:val="24"/>
        </w:rPr>
        <w:t xml:space="preserve">, </w:t>
      </w:r>
      <w:r w:rsidRPr="001405C8">
        <w:rPr>
          <w:rFonts w:ascii="Arial Narrow" w:hAnsi="Arial Narrow" w:cs="Arial"/>
          <w:i/>
          <w:iCs/>
          <w:noProof/>
          <w:szCs w:val="24"/>
        </w:rPr>
        <w:t>16</w:t>
      </w:r>
      <w:r w:rsidRPr="001405C8">
        <w:rPr>
          <w:rFonts w:ascii="Arial Narrow" w:hAnsi="Arial Narrow" w:cs="Arial"/>
          <w:noProof/>
          <w:szCs w:val="24"/>
        </w:rPr>
        <w:t>(1), 31–44.</w:t>
      </w:r>
    </w:p>
    <w:p w14:paraId="2ECBA048" w14:textId="77777777" w:rsidR="00877DA2" w:rsidRPr="001405C8" w:rsidRDefault="00877DA2" w:rsidP="00877DA2">
      <w:pPr>
        <w:widowControl w:val="0"/>
        <w:autoSpaceDE w:val="0"/>
        <w:autoSpaceDN w:val="0"/>
        <w:adjustRightInd w:val="0"/>
        <w:spacing w:line="240" w:lineRule="auto"/>
        <w:ind w:left="480" w:hanging="480"/>
        <w:rPr>
          <w:rFonts w:ascii="Arial Narrow" w:hAnsi="Arial Narrow" w:cs="Arial"/>
          <w:noProof/>
          <w:szCs w:val="24"/>
        </w:rPr>
      </w:pPr>
      <w:r w:rsidRPr="001405C8">
        <w:rPr>
          <w:rFonts w:ascii="Arial Narrow" w:hAnsi="Arial Narrow" w:cs="Arial"/>
          <w:noProof/>
          <w:szCs w:val="24"/>
        </w:rPr>
        <w:t xml:space="preserve">Becoña, E., Vázquez, M., Míguez, M., Casete, L., Lloves, M., Nogueiras, L., González, N., Lage, M., Suárez, S., Gutiérrez-Moyano, M., Lorenzo, M., &amp; Baamonde, M. (2004). Guías de tratamiento y guías para la práctica clínica psicológica. </w:t>
      </w:r>
      <w:r w:rsidRPr="001405C8">
        <w:rPr>
          <w:rFonts w:ascii="Arial Narrow" w:hAnsi="Arial Narrow" w:cs="Arial"/>
          <w:i/>
          <w:iCs/>
          <w:noProof/>
          <w:szCs w:val="24"/>
        </w:rPr>
        <w:t>Papeles Del Psicólogo Vc</w:t>
      </w:r>
      <w:r w:rsidRPr="001405C8">
        <w:rPr>
          <w:rFonts w:ascii="Arial Narrow" w:hAnsi="Arial Narrow" w:cs="Arial"/>
          <w:noProof/>
          <w:szCs w:val="24"/>
        </w:rPr>
        <w:t xml:space="preserve">, </w:t>
      </w:r>
      <w:r w:rsidRPr="001405C8">
        <w:rPr>
          <w:rFonts w:ascii="Arial Narrow" w:hAnsi="Arial Narrow" w:cs="Arial"/>
          <w:i/>
          <w:iCs/>
          <w:noProof/>
          <w:szCs w:val="24"/>
        </w:rPr>
        <w:t>87</w:t>
      </w:r>
      <w:r w:rsidRPr="001405C8">
        <w:rPr>
          <w:rFonts w:ascii="Arial Narrow" w:hAnsi="Arial Narrow" w:cs="Arial"/>
          <w:noProof/>
          <w:szCs w:val="24"/>
        </w:rPr>
        <w:t>, 9–19.</w:t>
      </w:r>
    </w:p>
    <w:p w14:paraId="54D0B0BD" w14:textId="77777777" w:rsidR="00877DA2" w:rsidRPr="001405C8" w:rsidRDefault="00877DA2" w:rsidP="00877DA2">
      <w:pPr>
        <w:widowControl w:val="0"/>
        <w:autoSpaceDE w:val="0"/>
        <w:autoSpaceDN w:val="0"/>
        <w:adjustRightInd w:val="0"/>
        <w:spacing w:line="240" w:lineRule="auto"/>
        <w:ind w:left="480" w:hanging="480"/>
        <w:rPr>
          <w:rFonts w:ascii="Arial Narrow" w:hAnsi="Arial Narrow" w:cs="Arial"/>
          <w:noProof/>
          <w:szCs w:val="24"/>
          <w:lang w:val="en-US"/>
        </w:rPr>
      </w:pPr>
      <w:r w:rsidRPr="001405C8">
        <w:rPr>
          <w:rFonts w:ascii="Arial Narrow" w:hAnsi="Arial Narrow" w:cs="Arial"/>
          <w:noProof/>
          <w:szCs w:val="24"/>
        </w:rPr>
        <w:lastRenderedPageBreak/>
        <w:t xml:space="preserve">Caballo, V. E., &amp; Salazar, I. C. (2019). </w:t>
      </w:r>
      <w:r w:rsidRPr="001405C8">
        <w:rPr>
          <w:rFonts w:ascii="Arial Narrow" w:hAnsi="Arial Narrow" w:cs="Arial"/>
          <w:i/>
          <w:iCs/>
          <w:noProof/>
          <w:szCs w:val="24"/>
        </w:rPr>
        <w:t>Ingenuos. El engaño de las terapias alternativas</w:t>
      </w:r>
      <w:r w:rsidRPr="001405C8">
        <w:rPr>
          <w:rFonts w:ascii="Arial Narrow" w:hAnsi="Arial Narrow" w:cs="Arial"/>
          <w:noProof/>
          <w:szCs w:val="24"/>
        </w:rPr>
        <w:t xml:space="preserve">. </w:t>
      </w:r>
      <w:r w:rsidRPr="001405C8">
        <w:rPr>
          <w:rFonts w:ascii="Arial Narrow" w:hAnsi="Arial Narrow" w:cs="Arial"/>
          <w:noProof/>
          <w:szCs w:val="24"/>
          <w:lang w:val="en-US"/>
        </w:rPr>
        <w:t>Siglo XXI.</w:t>
      </w:r>
    </w:p>
    <w:p w14:paraId="6519208B" w14:textId="77777777" w:rsidR="00877DA2" w:rsidRPr="001405C8" w:rsidRDefault="00877DA2" w:rsidP="00877DA2">
      <w:pPr>
        <w:widowControl w:val="0"/>
        <w:autoSpaceDE w:val="0"/>
        <w:autoSpaceDN w:val="0"/>
        <w:adjustRightInd w:val="0"/>
        <w:spacing w:line="240" w:lineRule="auto"/>
        <w:ind w:left="480" w:hanging="480"/>
        <w:rPr>
          <w:rFonts w:ascii="Arial Narrow" w:hAnsi="Arial Narrow" w:cs="Arial"/>
          <w:noProof/>
          <w:szCs w:val="24"/>
          <w:lang w:val="en-US"/>
        </w:rPr>
      </w:pPr>
      <w:r w:rsidRPr="001405C8">
        <w:rPr>
          <w:rFonts w:ascii="Arial Narrow" w:hAnsi="Arial Narrow" w:cs="Arial"/>
          <w:noProof/>
          <w:szCs w:val="24"/>
          <w:lang w:val="en-US"/>
        </w:rPr>
        <w:t xml:space="preserve">Chambless, D. L., &amp; Ollendick, T. H. (2001). Empirically supported psychological interventions: Controversies and evidence. </w:t>
      </w:r>
      <w:r w:rsidRPr="001405C8">
        <w:rPr>
          <w:rFonts w:ascii="Arial Narrow" w:hAnsi="Arial Narrow" w:cs="Arial"/>
          <w:i/>
          <w:iCs/>
          <w:noProof/>
          <w:szCs w:val="24"/>
          <w:lang w:val="en-US"/>
        </w:rPr>
        <w:t>Annual Review of Psychology</w:t>
      </w:r>
      <w:r w:rsidRPr="001405C8">
        <w:rPr>
          <w:rFonts w:ascii="Arial Narrow" w:hAnsi="Arial Narrow" w:cs="Arial"/>
          <w:noProof/>
          <w:szCs w:val="24"/>
          <w:lang w:val="en-US"/>
        </w:rPr>
        <w:t>. https://doi.org/10.1146/annurev.psych.52.1.685</w:t>
      </w:r>
    </w:p>
    <w:p w14:paraId="10026531" w14:textId="77777777" w:rsidR="00877DA2" w:rsidRPr="001405C8" w:rsidRDefault="00877DA2" w:rsidP="00877DA2">
      <w:pPr>
        <w:widowControl w:val="0"/>
        <w:autoSpaceDE w:val="0"/>
        <w:autoSpaceDN w:val="0"/>
        <w:adjustRightInd w:val="0"/>
        <w:spacing w:line="240" w:lineRule="auto"/>
        <w:ind w:left="480" w:hanging="480"/>
        <w:rPr>
          <w:rFonts w:ascii="Arial Narrow" w:hAnsi="Arial Narrow" w:cs="Arial"/>
          <w:noProof/>
          <w:szCs w:val="24"/>
        </w:rPr>
      </w:pPr>
      <w:r w:rsidRPr="001405C8">
        <w:rPr>
          <w:rFonts w:ascii="Arial Narrow" w:hAnsi="Arial Narrow" w:cs="Arial"/>
          <w:noProof/>
          <w:szCs w:val="24"/>
          <w:lang w:val="en-US"/>
        </w:rPr>
        <w:t xml:space="preserve">Domenecq, G. Y., Freire, S. J., Querts, M. O., &amp; Columbié, R. J. L. (2020). </w:t>
      </w:r>
      <w:r w:rsidRPr="001405C8">
        <w:rPr>
          <w:rFonts w:ascii="Arial Narrow" w:hAnsi="Arial Narrow" w:cs="Arial"/>
          <w:noProof/>
          <w:szCs w:val="24"/>
        </w:rPr>
        <w:t xml:space="preserve">Consideraciones actuales sobre la iatrogenia. </w:t>
      </w:r>
      <w:r w:rsidRPr="001405C8">
        <w:rPr>
          <w:rFonts w:ascii="Arial Narrow" w:hAnsi="Arial Narrow" w:cs="Arial"/>
          <w:i/>
          <w:iCs/>
          <w:noProof/>
          <w:szCs w:val="24"/>
        </w:rPr>
        <w:t>MEDISAN</w:t>
      </w:r>
      <w:r w:rsidRPr="001405C8">
        <w:rPr>
          <w:rFonts w:ascii="Arial Narrow" w:hAnsi="Arial Narrow" w:cs="Arial"/>
          <w:noProof/>
          <w:szCs w:val="24"/>
        </w:rPr>
        <w:t xml:space="preserve">, </w:t>
      </w:r>
      <w:r w:rsidRPr="001405C8">
        <w:rPr>
          <w:rFonts w:ascii="Arial Narrow" w:hAnsi="Arial Narrow" w:cs="Arial"/>
          <w:i/>
          <w:iCs/>
          <w:noProof/>
          <w:szCs w:val="24"/>
        </w:rPr>
        <w:t>24</w:t>
      </w:r>
      <w:r w:rsidRPr="001405C8">
        <w:rPr>
          <w:rFonts w:ascii="Arial Narrow" w:hAnsi="Arial Narrow" w:cs="Arial"/>
          <w:noProof/>
          <w:szCs w:val="24"/>
        </w:rPr>
        <w:t>(5), 906–924.</w:t>
      </w:r>
    </w:p>
    <w:p w14:paraId="46F0C378" w14:textId="77777777" w:rsidR="00877DA2" w:rsidRPr="001405C8" w:rsidRDefault="00877DA2" w:rsidP="00877DA2">
      <w:pPr>
        <w:widowControl w:val="0"/>
        <w:autoSpaceDE w:val="0"/>
        <w:autoSpaceDN w:val="0"/>
        <w:adjustRightInd w:val="0"/>
        <w:spacing w:line="240" w:lineRule="auto"/>
        <w:ind w:left="480" w:hanging="480"/>
        <w:rPr>
          <w:rFonts w:ascii="Arial Narrow" w:hAnsi="Arial Narrow" w:cs="Arial"/>
          <w:noProof/>
          <w:szCs w:val="24"/>
        </w:rPr>
      </w:pPr>
      <w:r w:rsidRPr="001405C8">
        <w:rPr>
          <w:rFonts w:ascii="Arial Narrow" w:hAnsi="Arial Narrow" w:cs="Arial"/>
          <w:noProof/>
          <w:sz w:val="20"/>
          <w:szCs w:val="24"/>
        </w:rPr>
        <w:t>FIMPES</w:t>
      </w:r>
      <w:r w:rsidRPr="001405C8">
        <w:rPr>
          <w:rFonts w:ascii="Arial Narrow" w:hAnsi="Arial Narrow" w:cs="Arial"/>
          <w:noProof/>
          <w:szCs w:val="24"/>
        </w:rPr>
        <w:t xml:space="preserve">. (2020). </w:t>
      </w:r>
      <w:r w:rsidRPr="001405C8">
        <w:rPr>
          <w:rFonts w:ascii="Arial Narrow" w:hAnsi="Arial Narrow" w:cs="Arial"/>
          <w:i/>
          <w:iCs/>
          <w:noProof/>
          <w:szCs w:val="24"/>
        </w:rPr>
        <w:t xml:space="preserve">¿Qué es </w:t>
      </w:r>
      <w:r w:rsidRPr="001405C8">
        <w:rPr>
          <w:rFonts w:ascii="Arial Narrow" w:hAnsi="Arial Narrow" w:cs="Arial"/>
          <w:i/>
          <w:iCs/>
          <w:noProof/>
          <w:sz w:val="20"/>
          <w:szCs w:val="24"/>
        </w:rPr>
        <w:t>FIMPES</w:t>
      </w:r>
      <w:r w:rsidRPr="001405C8">
        <w:rPr>
          <w:rFonts w:ascii="Arial Narrow" w:hAnsi="Arial Narrow" w:cs="Arial"/>
          <w:i/>
          <w:iCs/>
          <w:noProof/>
          <w:szCs w:val="24"/>
        </w:rPr>
        <w:t>?</w:t>
      </w:r>
      <w:r w:rsidRPr="001405C8">
        <w:rPr>
          <w:rFonts w:ascii="Arial Narrow" w:hAnsi="Arial Narrow" w:cs="Arial"/>
          <w:noProof/>
          <w:szCs w:val="24"/>
        </w:rPr>
        <w:t xml:space="preserve"> https://www.fimpes.org.mx/index.php/home/que-es-fimpes</w:t>
      </w:r>
    </w:p>
    <w:p w14:paraId="1D87B50D" w14:textId="77777777" w:rsidR="00877DA2" w:rsidRPr="001405C8" w:rsidRDefault="00877DA2" w:rsidP="00877DA2">
      <w:pPr>
        <w:widowControl w:val="0"/>
        <w:autoSpaceDE w:val="0"/>
        <w:autoSpaceDN w:val="0"/>
        <w:adjustRightInd w:val="0"/>
        <w:spacing w:line="240" w:lineRule="auto"/>
        <w:ind w:left="480" w:hanging="480"/>
        <w:rPr>
          <w:rFonts w:ascii="Arial Narrow" w:hAnsi="Arial Narrow" w:cs="Arial"/>
          <w:noProof/>
          <w:szCs w:val="24"/>
        </w:rPr>
      </w:pPr>
      <w:r w:rsidRPr="001405C8">
        <w:rPr>
          <w:rFonts w:ascii="Arial Narrow" w:hAnsi="Arial Narrow" w:cs="Arial"/>
          <w:noProof/>
          <w:szCs w:val="24"/>
        </w:rPr>
        <w:t xml:space="preserve">Frias, N. M. D., &amp; Pascual, Ll. J. (2003). Psicología clínica basada en pruebas: efecto del tratamiento. </w:t>
      </w:r>
      <w:r w:rsidRPr="001405C8">
        <w:rPr>
          <w:rFonts w:ascii="Arial Narrow" w:hAnsi="Arial Narrow" w:cs="Arial"/>
          <w:i/>
          <w:iCs/>
          <w:noProof/>
          <w:szCs w:val="24"/>
        </w:rPr>
        <w:t>Papeles Del Psicólogo</w:t>
      </w:r>
      <w:r w:rsidRPr="001405C8">
        <w:rPr>
          <w:rFonts w:ascii="Arial Narrow" w:hAnsi="Arial Narrow" w:cs="Arial"/>
          <w:noProof/>
          <w:szCs w:val="24"/>
        </w:rPr>
        <w:t xml:space="preserve">, </w:t>
      </w:r>
      <w:r w:rsidRPr="001405C8">
        <w:rPr>
          <w:rFonts w:ascii="Arial Narrow" w:hAnsi="Arial Narrow" w:cs="Arial"/>
          <w:i/>
          <w:iCs/>
          <w:noProof/>
          <w:szCs w:val="24"/>
        </w:rPr>
        <w:t>85</w:t>
      </w:r>
      <w:r w:rsidRPr="001405C8">
        <w:rPr>
          <w:rFonts w:ascii="Arial Narrow" w:hAnsi="Arial Narrow" w:cs="Arial"/>
          <w:noProof/>
          <w:szCs w:val="24"/>
        </w:rPr>
        <w:t>, 11–18.</w:t>
      </w:r>
    </w:p>
    <w:p w14:paraId="7A39811F" w14:textId="77777777" w:rsidR="00877DA2" w:rsidRPr="001405C8" w:rsidRDefault="00877DA2" w:rsidP="00877DA2">
      <w:pPr>
        <w:widowControl w:val="0"/>
        <w:autoSpaceDE w:val="0"/>
        <w:autoSpaceDN w:val="0"/>
        <w:adjustRightInd w:val="0"/>
        <w:spacing w:line="240" w:lineRule="auto"/>
        <w:ind w:left="480" w:hanging="480"/>
        <w:rPr>
          <w:rFonts w:ascii="Arial Narrow" w:hAnsi="Arial Narrow" w:cs="Arial"/>
          <w:noProof/>
          <w:szCs w:val="24"/>
        </w:rPr>
      </w:pPr>
      <w:r w:rsidRPr="001405C8">
        <w:rPr>
          <w:rFonts w:ascii="Arial Narrow" w:hAnsi="Arial Narrow" w:cs="Arial"/>
          <w:noProof/>
          <w:szCs w:val="24"/>
        </w:rPr>
        <w:t xml:space="preserve">Froxán, P. M. X. (2020). </w:t>
      </w:r>
      <w:r w:rsidRPr="001405C8">
        <w:rPr>
          <w:rFonts w:ascii="Arial Narrow" w:hAnsi="Arial Narrow" w:cs="Arial"/>
          <w:i/>
          <w:iCs/>
          <w:noProof/>
          <w:szCs w:val="24"/>
        </w:rPr>
        <w:t>Análisis funcional de la conducta humana. Concepto, metodología y aplicaciones</w:t>
      </w:r>
      <w:r w:rsidRPr="001405C8">
        <w:rPr>
          <w:rFonts w:ascii="Arial Narrow" w:hAnsi="Arial Narrow" w:cs="Arial"/>
          <w:noProof/>
          <w:szCs w:val="24"/>
        </w:rPr>
        <w:t>. Ediciones Pirámide.</w:t>
      </w:r>
    </w:p>
    <w:p w14:paraId="0B1B7475" w14:textId="77777777" w:rsidR="00877DA2" w:rsidRPr="001405C8" w:rsidRDefault="00877DA2" w:rsidP="00877DA2">
      <w:pPr>
        <w:widowControl w:val="0"/>
        <w:autoSpaceDE w:val="0"/>
        <w:autoSpaceDN w:val="0"/>
        <w:adjustRightInd w:val="0"/>
        <w:spacing w:line="240" w:lineRule="auto"/>
        <w:ind w:left="480" w:hanging="480"/>
        <w:rPr>
          <w:rFonts w:ascii="Arial Narrow" w:hAnsi="Arial Narrow" w:cs="Arial"/>
          <w:noProof/>
          <w:szCs w:val="24"/>
        </w:rPr>
      </w:pPr>
      <w:r w:rsidRPr="001405C8">
        <w:rPr>
          <w:rFonts w:ascii="Arial Narrow" w:hAnsi="Arial Narrow" w:cs="Arial"/>
          <w:noProof/>
          <w:szCs w:val="24"/>
        </w:rPr>
        <w:t xml:space="preserve">Fullat, O. (2008). </w:t>
      </w:r>
      <w:r w:rsidRPr="001405C8">
        <w:rPr>
          <w:rFonts w:ascii="Arial Narrow" w:hAnsi="Arial Narrow" w:cs="Arial"/>
          <w:i/>
          <w:iCs/>
          <w:noProof/>
          <w:szCs w:val="24"/>
        </w:rPr>
        <w:t>Filosofías de la Educación</w:t>
      </w:r>
      <w:r w:rsidRPr="001405C8">
        <w:rPr>
          <w:rFonts w:ascii="Arial Narrow" w:hAnsi="Arial Narrow" w:cs="Arial"/>
          <w:noProof/>
          <w:szCs w:val="24"/>
        </w:rPr>
        <w:t xml:space="preserve"> (Primera Ed). Editorial Síntesis.</w:t>
      </w:r>
    </w:p>
    <w:p w14:paraId="374F5916" w14:textId="77777777" w:rsidR="00877DA2" w:rsidRPr="001405C8" w:rsidRDefault="00877DA2" w:rsidP="00877DA2">
      <w:pPr>
        <w:widowControl w:val="0"/>
        <w:autoSpaceDE w:val="0"/>
        <w:autoSpaceDN w:val="0"/>
        <w:adjustRightInd w:val="0"/>
        <w:spacing w:line="240" w:lineRule="auto"/>
        <w:ind w:left="480" w:hanging="480"/>
        <w:rPr>
          <w:rFonts w:ascii="Arial Narrow" w:hAnsi="Arial Narrow" w:cs="Arial"/>
          <w:noProof/>
          <w:szCs w:val="24"/>
        </w:rPr>
      </w:pPr>
      <w:r w:rsidRPr="001405C8">
        <w:rPr>
          <w:rFonts w:ascii="Arial Narrow" w:hAnsi="Arial Narrow" w:cs="Arial"/>
          <w:noProof/>
          <w:szCs w:val="24"/>
        </w:rPr>
        <w:t xml:space="preserve">Gobierno de México. (2020). </w:t>
      </w:r>
      <w:r w:rsidRPr="001405C8">
        <w:rPr>
          <w:rFonts w:ascii="Arial Narrow" w:hAnsi="Arial Narrow" w:cs="Arial"/>
          <w:i/>
          <w:iCs/>
          <w:noProof/>
          <w:szCs w:val="24"/>
        </w:rPr>
        <w:t>Reconocimiento de Validez Oficial de Estudios (RVOE)</w:t>
      </w:r>
      <w:r w:rsidRPr="001405C8">
        <w:rPr>
          <w:rFonts w:ascii="Arial Narrow" w:hAnsi="Arial Narrow" w:cs="Arial"/>
          <w:noProof/>
          <w:szCs w:val="24"/>
        </w:rPr>
        <w:t>. https://doi.org/https://www.gob.mx/sep/acciones-y-programas/reconocimiento-de-validez-oficial-de-estudios-rvoe</w:t>
      </w:r>
    </w:p>
    <w:p w14:paraId="7A197DC0" w14:textId="77777777" w:rsidR="00877DA2" w:rsidRPr="001405C8" w:rsidRDefault="00877DA2" w:rsidP="00877DA2">
      <w:pPr>
        <w:widowControl w:val="0"/>
        <w:autoSpaceDE w:val="0"/>
        <w:autoSpaceDN w:val="0"/>
        <w:adjustRightInd w:val="0"/>
        <w:spacing w:line="240" w:lineRule="auto"/>
        <w:ind w:left="480" w:hanging="480"/>
        <w:rPr>
          <w:rFonts w:ascii="Arial Narrow" w:hAnsi="Arial Narrow" w:cs="Arial"/>
          <w:noProof/>
          <w:szCs w:val="24"/>
        </w:rPr>
      </w:pPr>
      <w:r w:rsidRPr="001405C8">
        <w:rPr>
          <w:rFonts w:ascii="Arial Narrow" w:hAnsi="Arial Narrow" w:cs="Arial"/>
          <w:noProof/>
          <w:szCs w:val="24"/>
        </w:rPr>
        <w:t xml:space="preserve">Gomez, N., &amp; Caglieris, A. (2020). Respecto de la enñanza de la psicología: un docente en forma. </w:t>
      </w:r>
      <w:r w:rsidRPr="001405C8">
        <w:rPr>
          <w:rFonts w:ascii="Arial Narrow" w:hAnsi="Arial Narrow" w:cs="Arial"/>
          <w:i/>
          <w:iCs/>
          <w:noProof/>
          <w:szCs w:val="24"/>
        </w:rPr>
        <w:t>Argonautas. Revista de Eduación y Ciencias Sociales</w:t>
      </w:r>
      <w:r w:rsidRPr="001405C8">
        <w:rPr>
          <w:rFonts w:ascii="Arial Narrow" w:hAnsi="Arial Narrow" w:cs="Arial"/>
          <w:noProof/>
          <w:szCs w:val="24"/>
        </w:rPr>
        <w:t xml:space="preserve">, </w:t>
      </w:r>
      <w:r w:rsidRPr="001405C8">
        <w:rPr>
          <w:rFonts w:ascii="Arial Narrow" w:hAnsi="Arial Narrow" w:cs="Arial"/>
          <w:i/>
          <w:iCs/>
          <w:noProof/>
          <w:szCs w:val="24"/>
        </w:rPr>
        <w:t>10</w:t>
      </w:r>
      <w:r w:rsidRPr="001405C8">
        <w:rPr>
          <w:rFonts w:ascii="Arial Narrow" w:hAnsi="Arial Narrow" w:cs="Arial"/>
          <w:noProof/>
          <w:szCs w:val="24"/>
        </w:rPr>
        <w:t>(14), 23–38.</w:t>
      </w:r>
    </w:p>
    <w:p w14:paraId="3EFA2A02" w14:textId="77777777" w:rsidR="00877DA2" w:rsidRPr="001405C8" w:rsidRDefault="00877DA2" w:rsidP="00877DA2">
      <w:pPr>
        <w:widowControl w:val="0"/>
        <w:autoSpaceDE w:val="0"/>
        <w:autoSpaceDN w:val="0"/>
        <w:adjustRightInd w:val="0"/>
        <w:spacing w:line="240" w:lineRule="auto"/>
        <w:ind w:left="480" w:hanging="480"/>
        <w:rPr>
          <w:rFonts w:ascii="Arial Narrow" w:hAnsi="Arial Narrow" w:cs="Arial"/>
          <w:noProof/>
          <w:szCs w:val="24"/>
          <w:lang w:val="en-US"/>
        </w:rPr>
      </w:pPr>
      <w:r w:rsidRPr="001405C8">
        <w:rPr>
          <w:rFonts w:ascii="Arial Narrow" w:hAnsi="Arial Narrow" w:cs="Arial"/>
          <w:noProof/>
          <w:szCs w:val="24"/>
        </w:rPr>
        <w:t xml:space="preserve">Kazdin, A. E. (2008). </w:t>
      </w:r>
      <w:r w:rsidRPr="001405C8">
        <w:rPr>
          <w:rFonts w:ascii="Arial Narrow" w:hAnsi="Arial Narrow" w:cs="Arial"/>
          <w:noProof/>
          <w:szCs w:val="24"/>
          <w:lang w:val="en-US"/>
        </w:rPr>
        <w:t xml:space="preserve">Evidence-Based Treatment and Practice: New Opportunities to Bridge Clinical Research and Practice, Enhance the Knowledge Base, and Improve Patient Care. </w:t>
      </w:r>
      <w:r w:rsidRPr="001405C8">
        <w:rPr>
          <w:rFonts w:ascii="Arial Narrow" w:hAnsi="Arial Narrow" w:cs="Arial"/>
          <w:i/>
          <w:iCs/>
          <w:noProof/>
          <w:szCs w:val="24"/>
          <w:lang w:val="en-US"/>
        </w:rPr>
        <w:t>American Psychologist</w:t>
      </w:r>
      <w:r w:rsidRPr="001405C8">
        <w:rPr>
          <w:rFonts w:ascii="Arial Narrow" w:hAnsi="Arial Narrow" w:cs="Arial"/>
          <w:noProof/>
          <w:szCs w:val="24"/>
          <w:lang w:val="en-US"/>
        </w:rPr>
        <w:t>. https://doi.org/10.1037/0003-066X.63.3.146</w:t>
      </w:r>
    </w:p>
    <w:p w14:paraId="1E2A60ED" w14:textId="77777777" w:rsidR="00877DA2" w:rsidRPr="001405C8" w:rsidRDefault="00877DA2" w:rsidP="00877DA2">
      <w:pPr>
        <w:widowControl w:val="0"/>
        <w:autoSpaceDE w:val="0"/>
        <w:autoSpaceDN w:val="0"/>
        <w:adjustRightInd w:val="0"/>
        <w:spacing w:line="240" w:lineRule="auto"/>
        <w:ind w:left="480" w:hanging="480"/>
        <w:rPr>
          <w:rFonts w:ascii="Arial Narrow" w:hAnsi="Arial Narrow" w:cs="Arial"/>
          <w:noProof/>
          <w:szCs w:val="24"/>
        </w:rPr>
      </w:pPr>
      <w:r w:rsidRPr="001405C8">
        <w:rPr>
          <w:rFonts w:ascii="Arial Narrow" w:hAnsi="Arial Narrow" w:cs="Arial"/>
          <w:noProof/>
          <w:szCs w:val="24"/>
          <w:lang w:val="en-US"/>
        </w:rPr>
        <w:t xml:space="preserve">Kerlinger, F. N., &amp; Lee, H. B. (2002). </w:t>
      </w:r>
      <w:r w:rsidRPr="001405C8">
        <w:rPr>
          <w:rFonts w:ascii="Arial Narrow" w:hAnsi="Arial Narrow" w:cs="Arial"/>
          <w:i/>
          <w:iCs/>
          <w:noProof/>
          <w:szCs w:val="24"/>
        </w:rPr>
        <w:t>Investigación del comportamiento</w:t>
      </w:r>
      <w:r w:rsidRPr="001405C8">
        <w:rPr>
          <w:rFonts w:ascii="Arial Narrow" w:hAnsi="Arial Narrow" w:cs="Arial"/>
          <w:noProof/>
          <w:szCs w:val="24"/>
        </w:rPr>
        <w:t>. McGraw-Hill.</w:t>
      </w:r>
    </w:p>
    <w:p w14:paraId="5AD5218A" w14:textId="77777777" w:rsidR="00877DA2" w:rsidRPr="001405C8" w:rsidRDefault="00877DA2" w:rsidP="00877DA2">
      <w:pPr>
        <w:widowControl w:val="0"/>
        <w:autoSpaceDE w:val="0"/>
        <w:autoSpaceDN w:val="0"/>
        <w:adjustRightInd w:val="0"/>
        <w:spacing w:line="240" w:lineRule="auto"/>
        <w:ind w:left="480" w:hanging="480"/>
        <w:rPr>
          <w:rFonts w:ascii="Arial Narrow" w:hAnsi="Arial Narrow" w:cs="Arial"/>
          <w:noProof/>
          <w:szCs w:val="24"/>
        </w:rPr>
      </w:pPr>
      <w:r w:rsidRPr="001405C8">
        <w:rPr>
          <w:rFonts w:ascii="Arial Narrow" w:hAnsi="Arial Narrow" w:cs="Arial"/>
          <w:noProof/>
          <w:szCs w:val="24"/>
        </w:rPr>
        <w:t xml:space="preserve">Moriana, J. A., &amp; Gálvez-Lara, M. (2020). Psicoterapias y pseudoterapias en búsqueda de la evidencia científica. La ciencia y la práctica profesional en psicología clínica. </w:t>
      </w:r>
      <w:r w:rsidRPr="001405C8">
        <w:rPr>
          <w:rFonts w:ascii="Arial Narrow" w:hAnsi="Arial Narrow" w:cs="Arial"/>
          <w:i/>
          <w:iCs/>
          <w:noProof/>
          <w:szCs w:val="24"/>
        </w:rPr>
        <w:t>Papeles Del Psicólogo - Psychologist Papers</w:t>
      </w:r>
      <w:r w:rsidRPr="001405C8">
        <w:rPr>
          <w:rFonts w:ascii="Arial Narrow" w:hAnsi="Arial Narrow" w:cs="Arial"/>
          <w:noProof/>
          <w:szCs w:val="24"/>
        </w:rPr>
        <w:t xml:space="preserve">, </w:t>
      </w:r>
      <w:r w:rsidRPr="001405C8">
        <w:rPr>
          <w:rFonts w:ascii="Arial Narrow" w:hAnsi="Arial Narrow" w:cs="Arial"/>
          <w:i/>
          <w:iCs/>
          <w:noProof/>
          <w:szCs w:val="24"/>
        </w:rPr>
        <w:t>41</w:t>
      </w:r>
      <w:r w:rsidRPr="001405C8">
        <w:rPr>
          <w:rFonts w:ascii="Arial Narrow" w:hAnsi="Arial Narrow" w:cs="Arial"/>
          <w:noProof/>
          <w:szCs w:val="24"/>
        </w:rPr>
        <w:t>(2), 201–210. https://doi.org/10.23923/pap.psicol2020.2946</w:t>
      </w:r>
    </w:p>
    <w:p w14:paraId="3D7482E0" w14:textId="77777777" w:rsidR="00877DA2" w:rsidRPr="001405C8" w:rsidRDefault="00877DA2" w:rsidP="00877DA2">
      <w:pPr>
        <w:widowControl w:val="0"/>
        <w:autoSpaceDE w:val="0"/>
        <w:autoSpaceDN w:val="0"/>
        <w:adjustRightInd w:val="0"/>
        <w:spacing w:line="240" w:lineRule="auto"/>
        <w:ind w:left="480" w:hanging="480"/>
        <w:rPr>
          <w:rFonts w:ascii="Arial Narrow" w:hAnsi="Arial Narrow" w:cs="Arial"/>
          <w:noProof/>
          <w:szCs w:val="24"/>
          <w:lang w:val="en-US"/>
        </w:rPr>
      </w:pPr>
      <w:r w:rsidRPr="001405C8">
        <w:rPr>
          <w:rFonts w:ascii="Arial Narrow" w:hAnsi="Arial Narrow" w:cs="Arial"/>
          <w:noProof/>
          <w:szCs w:val="24"/>
        </w:rPr>
        <w:t xml:space="preserve">Moriana, J. A., Gálvez-Lara, M., &amp; Corpas, J. (2017). </w:t>
      </w:r>
      <w:r w:rsidRPr="001405C8">
        <w:rPr>
          <w:rFonts w:ascii="Arial Narrow" w:hAnsi="Arial Narrow" w:cs="Arial"/>
          <w:noProof/>
          <w:szCs w:val="24"/>
          <w:lang w:val="en-US"/>
        </w:rPr>
        <w:t xml:space="preserve">Psychological treatments for mental disorders in adults: A review of the evidence of leading international organizations. In </w:t>
      </w:r>
      <w:r w:rsidRPr="001405C8">
        <w:rPr>
          <w:rFonts w:ascii="Arial Narrow" w:hAnsi="Arial Narrow" w:cs="Arial"/>
          <w:i/>
          <w:iCs/>
          <w:noProof/>
          <w:szCs w:val="24"/>
          <w:lang w:val="en-US"/>
        </w:rPr>
        <w:t>Clinical Psychology Review</w:t>
      </w:r>
      <w:r w:rsidRPr="001405C8">
        <w:rPr>
          <w:rFonts w:ascii="Arial Narrow" w:hAnsi="Arial Narrow" w:cs="Arial"/>
          <w:noProof/>
          <w:szCs w:val="24"/>
          <w:lang w:val="en-US"/>
        </w:rPr>
        <w:t>. https://doi.org/10.1016/j.cpr.2017.03.008</w:t>
      </w:r>
    </w:p>
    <w:p w14:paraId="39CD99C0" w14:textId="77777777" w:rsidR="00877DA2" w:rsidRPr="001405C8" w:rsidRDefault="00877DA2" w:rsidP="00877DA2">
      <w:pPr>
        <w:widowControl w:val="0"/>
        <w:autoSpaceDE w:val="0"/>
        <w:autoSpaceDN w:val="0"/>
        <w:adjustRightInd w:val="0"/>
        <w:spacing w:line="240" w:lineRule="auto"/>
        <w:ind w:left="480" w:hanging="480"/>
        <w:rPr>
          <w:rFonts w:ascii="Arial Narrow" w:hAnsi="Arial Narrow" w:cs="Arial"/>
          <w:noProof/>
          <w:szCs w:val="24"/>
        </w:rPr>
      </w:pPr>
      <w:r w:rsidRPr="001405C8">
        <w:rPr>
          <w:rFonts w:ascii="Arial Narrow" w:hAnsi="Arial Narrow" w:cs="Arial"/>
          <w:noProof/>
          <w:szCs w:val="24"/>
          <w:lang w:val="en-US"/>
        </w:rPr>
        <w:t xml:space="preserve">Pascual, L. J., Frías, N. M. D., &amp; Monterde,  i B. H. (2004). </w:t>
      </w:r>
      <w:r w:rsidRPr="001405C8">
        <w:rPr>
          <w:rFonts w:ascii="Arial Narrow" w:hAnsi="Arial Narrow" w:cs="Arial"/>
          <w:noProof/>
          <w:szCs w:val="24"/>
        </w:rPr>
        <w:t xml:space="preserve">Tratamientos psicológicos con apoyo empírico y práctica clínica basada en la evidencia. </w:t>
      </w:r>
      <w:r w:rsidRPr="001405C8">
        <w:rPr>
          <w:rFonts w:ascii="Arial Narrow" w:hAnsi="Arial Narrow" w:cs="Arial"/>
          <w:i/>
          <w:iCs/>
          <w:noProof/>
          <w:szCs w:val="24"/>
        </w:rPr>
        <w:t>Papeles de Psicólogo</w:t>
      </w:r>
      <w:r w:rsidRPr="001405C8">
        <w:rPr>
          <w:rFonts w:ascii="Arial Narrow" w:hAnsi="Arial Narrow" w:cs="Arial"/>
          <w:noProof/>
          <w:szCs w:val="24"/>
        </w:rPr>
        <w:t xml:space="preserve">, </w:t>
      </w:r>
      <w:r w:rsidRPr="001405C8">
        <w:rPr>
          <w:rFonts w:ascii="Arial Narrow" w:hAnsi="Arial Narrow" w:cs="Arial"/>
          <w:i/>
          <w:iCs/>
          <w:noProof/>
          <w:szCs w:val="24"/>
        </w:rPr>
        <w:t>25</w:t>
      </w:r>
      <w:r w:rsidRPr="001405C8">
        <w:rPr>
          <w:rFonts w:ascii="Arial Narrow" w:hAnsi="Arial Narrow" w:cs="Arial"/>
          <w:noProof/>
          <w:szCs w:val="24"/>
        </w:rPr>
        <w:t>(87), 1–8.</w:t>
      </w:r>
    </w:p>
    <w:p w14:paraId="1F903471" w14:textId="77777777" w:rsidR="00877DA2" w:rsidRPr="001405C8" w:rsidRDefault="00877DA2" w:rsidP="00877DA2">
      <w:pPr>
        <w:widowControl w:val="0"/>
        <w:autoSpaceDE w:val="0"/>
        <w:autoSpaceDN w:val="0"/>
        <w:adjustRightInd w:val="0"/>
        <w:spacing w:line="240" w:lineRule="auto"/>
        <w:ind w:left="480" w:hanging="480"/>
        <w:rPr>
          <w:rFonts w:ascii="Arial Narrow" w:hAnsi="Arial Narrow" w:cs="Arial"/>
          <w:noProof/>
          <w:szCs w:val="24"/>
        </w:rPr>
      </w:pPr>
      <w:r w:rsidRPr="001405C8">
        <w:rPr>
          <w:rFonts w:ascii="Arial Narrow" w:hAnsi="Arial Narrow" w:cs="Arial"/>
          <w:noProof/>
          <w:szCs w:val="24"/>
        </w:rPr>
        <w:t xml:space="preserve">Ramos, C. A. (2015). Los paradigmas de la investigación científica. </w:t>
      </w:r>
      <w:r w:rsidRPr="001405C8">
        <w:rPr>
          <w:rFonts w:ascii="Arial Narrow" w:hAnsi="Arial Narrow" w:cs="Arial"/>
          <w:i/>
          <w:iCs/>
          <w:noProof/>
          <w:szCs w:val="24"/>
        </w:rPr>
        <w:t>Avances En Psicología</w:t>
      </w:r>
      <w:r w:rsidRPr="001405C8">
        <w:rPr>
          <w:rFonts w:ascii="Arial Narrow" w:hAnsi="Arial Narrow" w:cs="Arial"/>
          <w:noProof/>
          <w:szCs w:val="24"/>
        </w:rPr>
        <w:t xml:space="preserve">, </w:t>
      </w:r>
      <w:r w:rsidRPr="001405C8">
        <w:rPr>
          <w:rFonts w:ascii="Arial Narrow" w:hAnsi="Arial Narrow" w:cs="Arial"/>
          <w:i/>
          <w:iCs/>
          <w:noProof/>
          <w:szCs w:val="24"/>
        </w:rPr>
        <w:t>23</w:t>
      </w:r>
      <w:r w:rsidRPr="001405C8">
        <w:rPr>
          <w:rFonts w:ascii="Arial Narrow" w:hAnsi="Arial Narrow" w:cs="Arial"/>
          <w:noProof/>
          <w:szCs w:val="24"/>
        </w:rPr>
        <w:t>(1), 9–17. https://doi.org/10.33539/avpsicol.2015.v23n1.167</w:t>
      </w:r>
    </w:p>
    <w:p w14:paraId="7A3896C8" w14:textId="77777777" w:rsidR="00877DA2" w:rsidRPr="001405C8" w:rsidRDefault="00877DA2" w:rsidP="00877DA2">
      <w:pPr>
        <w:widowControl w:val="0"/>
        <w:autoSpaceDE w:val="0"/>
        <w:autoSpaceDN w:val="0"/>
        <w:adjustRightInd w:val="0"/>
        <w:spacing w:line="240" w:lineRule="auto"/>
        <w:ind w:left="480" w:hanging="480"/>
        <w:rPr>
          <w:rFonts w:ascii="Arial Narrow" w:hAnsi="Arial Narrow" w:cs="Arial"/>
          <w:noProof/>
          <w:szCs w:val="24"/>
        </w:rPr>
      </w:pPr>
      <w:r w:rsidRPr="001405C8">
        <w:rPr>
          <w:rFonts w:ascii="Arial Narrow" w:hAnsi="Arial Narrow" w:cs="Arial"/>
          <w:noProof/>
          <w:szCs w:val="24"/>
        </w:rPr>
        <w:t xml:space="preserve">Ribes-Iñesta, E. (2008). </w:t>
      </w:r>
      <w:r w:rsidRPr="001405C8">
        <w:rPr>
          <w:rFonts w:ascii="Arial Narrow" w:hAnsi="Arial Narrow" w:cs="Arial"/>
          <w:i/>
          <w:iCs/>
          <w:noProof/>
          <w:szCs w:val="24"/>
        </w:rPr>
        <w:t>el estudio cientifico de la conducta individual: una introduccion a la teoria de la psicologia</w:t>
      </w:r>
      <w:r w:rsidRPr="001405C8">
        <w:rPr>
          <w:rFonts w:ascii="Arial Narrow" w:hAnsi="Arial Narrow" w:cs="Arial"/>
          <w:noProof/>
          <w:szCs w:val="24"/>
        </w:rPr>
        <w:t>. Manual Moderno.</w:t>
      </w:r>
    </w:p>
    <w:p w14:paraId="67FD7EA6" w14:textId="77777777" w:rsidR="00877DA2" w:rsidRPr="001405C8" w:rsidRDefault="00877DA2" w:rsidP="00877DA2">
      <w:pPr>
        <w:widowControl w:val="0"/>
        <w:autoSpaceDE w:val="0"/>
        <w:autoSpaceDN w:val="0"/>
        <w:adjustRightInd w:val="0"/>
        <w:spacing w:line="240" w:lineRule="auto"/>
        <w:ind w:left="480" w:hanging="480"/>
        <w:rPr>
          <w:rFonts w:ascii="Arial Narrow" w:hAnsi="Arial Narrow" w:cs="Arial"/>
          <w:noProof/>
          <w:szCs w:val="24"/>
        </w:rPr>
      </w:pPr>
      <w:r w:rsidRPr="001405C8">
        <w:rPr>
          <w:rFonts w:ascii="Arial Narrow" w:hAnsi="Arial Narrow" w:cs="Arial"/>
          <w:noProof/>
          <w:szCs w:val="24"/>
        </w:rPr>
        <w:t xml:space="preserve">Ribes-Iñesta, E. (2009). La psicología como ciencia básica. ¿Cuál es su universo de investigación? </w:t>
      </w:r>
      <w:r w:rsidRPr="001405C8">
        <w:rPr>
          <w:rFonts w:ascii="Arial Narrow" w:hAnsi="Arial Narrow" w:cs="Arial"/>
          <w:i/>
          <w:iCs/>
          <w:noProof/>
          <w:szCs w:val="24"/>
        </w:rPr>
        <w:t>Revista Mexicana de Investigación En Psicología</w:t>
      </w:r>
      <w:r w:rsidRPr="001405C8">
        <w:rPr>
          <w:rFonts w:ascii="Arial Narrow" w:hAnsi="Arial Narrow" w:cs="Arial"/>
          <w:noProof/>
          <w:szCs w:val="24"/>
        </w:rPr>
        <w:t xml:space="preserve">, </w:t>
      </w:r>
      <w:r w:rsidRPr="001405C8">
        <w:rPr>
          <w:rFonts w:ascii="Arial Narrow" w:hAnsi="Arial Narrow" w:cs="Arial"/>
          <w:i/>
          <w:iCs/>
          <w:noProof/>
          <w:szCs w:val="24"/>
        </w:rPr>
        <w:t>1</w:t>
      </w:r>
      <w:r w:rsidRPr="001405C8">
        <w:rPr>
          <w:rFonts w:ascii="Arial Narrow" w:hAnsi="Arial Narrow" w:cs="Arial"/>
          <w:noProof/>
          <w:szCs w:val="24"/>
        </w:rPr>
        <w:t>(2), 7–19.</w:t>
      </w:r>
    </w:p>
    <w:p w14:paraId="02F09A39" w14:textId="77777777" w:rsidR="00877DA2" w:rsidRPr="001405C8" w:rsidRDefault="00877DA2" w:rsidP="00877DA2">
      <w:pPr>
        <w:widowControl w:val="0"/>
        <w:autoSpaceDE w:val="0"/>
        <w:autoSpaceDN w:val="0"/>
        <w:adjustRightInd w:val="0"/>
        <w:spacing w:line="240" w:lineRule="auto"/>
        <w:ind w:left="480" w:hanging="480"/>
        <w:rPr>
          <w:rFonts w:ascii="Arial Narrow" w:hAnsi="Arial Narrow" w:cs="Arial"/>
          <w:noProof/>
          <w:szCs w:val="24"/>
        </w:rPr>
      </w:pPr>
      <w:r w:rsidRPr="001405C8">
        <w:rPr>
          <w:rFonts w:ascii="Arial Narrow" w:hAnsi="Arial Narrow" w:cs="Arial"/>
          <w:noProof/>
          <w:szCs w:val="24"/>
        </w:rPr>
        <w:t xml:space="preserve">Ribes-Iñesta, E. (2011). La psicología, cuál, cómo y para qué. </w:t>
      </w:r>
      <w:r w:rsidRPr="001405C8">
        <w:rPr>
          <w:rFonts w:ascii="Arial Narrow" w:hAnsi="Arial Narrow" w:cs="Arial"/>
          <w:i/>
          <w:iCs/>
          <w:noProof/>
          <w:szCs w:val="24"/>
        </w:rPr>
        <w:t>Revista Mexicana de Psicología</w:t>
      </w:r>
      <w:r w:rsidRPr="001405C8">
        <w:rPr>
          <w:rFonts w:ascii="Arial Narrow" w:hAnsi="Arial Narrow" w:cs="Arial"/>
          <w:noProof/>
          <w:szCs w:val="24"/>
        </w:rPr>
        <w:t xml:space="preserve">, </w:t>
      </w:r>
      <w:r w:rsidRPr="001405C8">
        <w:rPr>
          <w:rFonts w:ascii="Arial Narrow" w:hAnsi="Arial Narrow" w:cs="Arial"/>
          <w:i/>
          <w:iCs/>
          <w:noProof/>
          <w:szCs w:val="24"/>
        </w:rPr>
        <w:t>28</w:t>
      </w:r>
      <w:r w:rsidRPr="001405C8">
        <w:rPr>
          <w:rFonts w:ascii="Arial Narrow" w:hAnsi="Arial Narrow" w:cs="Arial"/>
          <w:noProof/>
          <w:szCs w:val="24"/>
        </w:rPr>
        <w:t>(1), 85–92.</w:t>
      </w:r>
    </w:p>
    <w:p w14:paraId="6359301B" w14:textId="77777777" w:rsidR="00877DA2" w:rsidRPr="001405C8" w:rsidRDefault="00877DA2" w:rsidP="00877DA2">
      <w:pPr>
        <w:widowControl w:val="0"/>
        <w:autoSpaceDE w:val="0"/>
        <w:autoSpaceDN w:val="0"/>
        <w:adjustRightInd w:val="0"/>
        <w:spacing w:line="240" w:lineRule="auto"/>
        <w:ind w:left="480" w:hanging="480"/>
        <w:rPr>
          <w:rFonts w:ascii="Arial Narrow" w:hAnsi="Arial Narrow" w:cs="Arial"/>
          <w:noProof/>
          <w:szCs w:val="24"/>
        </w:rPr>
      </w:pPr>
      <w:r w:rsidRPr="001405C8">
        <w:rPr>
          <w:rFonts w:ascii="Arial Narrow" w:hAnsi="Arial Narrow" w:cs="Arial"/>
          <w:noProof/>
          <w:szCs w:val="24"/>
        </w:rPr>
        <w:t xml:space="preserve">Sánchez-Meca, J., &amp; Botella, J. (2010). Revisiones sistemáticas y meta-análisis: herramientas para la práctica profesional. </w:t>
      </w:r>
      <w:r w:rsidRPr="001405C8">
        <w:rPr>
          <w:rFonts w:ascii="Arial Narrow" w:hAnsi="Arial Narrow" w:cs="Arial"/>
          <w:i/>
          <w:iCs/>
          <w:noProof/>
          <w:szCs w:val="24"/>
        </w:rPr>
        <w:t>Papeles de Psicólogo</w:t>
      </w:r>
      <w:r w:rsidRPr="001405C8">
        <w:rPr>
          <w:rFonts w:ascii="Arial Narrow" w:hAnsi="Arial Narrow" w:cs="Arial"/>
          <w:noProof/>
          <w:szCs w:val="24"/>
        </w:rPr>
        <w:t xml:space="preserve">, </w:t>
      </w:r>
      <w:r w:rsidRPr="001405C8">
        <w:rPr>
          <w:rFonts w:ascii="Arial Narrow" w:hAnsi="Arial Narrow" w:cs="Arial"/>
          <w:i/>
          <w:iCs/>
          <w:noProof/>
          <w:szCs w:val="24"/>
        </w:rPr>
        <w:t>31</w:t>
      </w:r>
      <w:r w:rsidRPr="001405C8">
        <w:rPr>
          <w:rFonts w:ascii="Arial Narrow" w:hAnsi="Arial Narrow" w:cs="Arial"/>
          <w:noProof/>
          <w:szCs w:val="24"/>
        </w:rPr>
        <w:t>(1), 7–17.</w:t>
      </w:r>
    </w:p>
    <w:p w14:paraId="6F976CE0" w14:textId="77777777" w:rsidR="00877DA2" w:rsidRPr="001405C8" w:rsidRDefault="00877DA2" w:rsidP="00877DA2">
      <w:pPr>
        <w:widowControl w:val="0"/>
        <w:autoSpaceDE w:val="0"/>
        <w:autoSpaceDN w:val="0"/>
        <w:adjustRightInd w:val="0"/>
        <w:spacing w:line="240" w:lineRule="auto"/>
        <w:ind w:left="480" w:hanging="480"/>
        <w:rPr>
          <w:rFonts w:ascii="Arial Narrow" w:hAnsi="Arial Narrow" w:cs="Arial"/>
          <w:noProof/>
          <w:szCs w:val="24"/>
        </w:rPr>
      </w:pPr>
      <w:r w:rsidRPr="001405C8">
        <w:rPr>
          <w:rFonts w:ascii="Arial Narrow" w:hAnsi="Arial Narrow" w:cs="Arial"/>
          <w:noProof/>
          <w:szCs w:val="24"/>
        </w:rPr>
        <w:t xml:space="preserve">Santalla, Z. (2016). Psicología basada en la evidencia. </w:t>
      </w:r>
      <w:r w:rsidRPr="001405C8">
        <w:rPr>
          <w:rFonts w:ascii="Arial Narrow" w:hAnsi="Arial Narrow" w:cs="Arial"/>
          <w:i/>
          <w:iCs/>
          <w:noProof/>
          <w:szCs w:val="24"/>
        </w:rPr>
        <w:t>1er Congreso de Investigación y Producción Intelectual</w:t>
      </w:r>
      <w:r w:rsidRPr="001405C8">
        <w:rPr>
          <w:rFonts w:ascii="Arial Narrow" w:hAnsi="Arial Narrow" w:cs="Arial"/>
          <w:noProof/>
          <w:szCs w:val="24"/>
        </w:rPr>
        <w:t>, 1–12.</w:t>
      </w:r>
    </w:p>
    <w:p w14:paraId="1F38C1E4" w14:textId="77777777" w:rsidR="00877DA2" w:rsidRPr="001405C8" w:rsidRDefault="00877DA2" w:rsidP="00877DA2">
      <w:pPr>
        <w:widowControl w:val="0"/>
        <w:autoSpaceDE w:val="0"/>
        <w:autoSpaceDN w:val="0"/>
        <w:adjustRightInd w:val="0"/>
        <w:spacing w:line="240" w:lineRule="auto"/>
        <w:ind w:left="480" w:hanging="480"/>
        <w:rPr>
          <w:rFonts w:ascii="Arial Narrow" w:hAnsi="Arial Narrow" w:cs="Arial"/>
          <w:noProof/>
          <w:szCs w:val="24"/>
        </w:rPr>
      </w:pPr>
      <w:r w:rsidRPr="001405C8">
        <w:rPr>
          <w:rFonts w:ascii="Arial Narrow" w:hAnsi="Arial Narrow" w:cs="Arial"/>
          <w:noProof/>
          <w:szCs w:val="24"/>
        </w:rPr>
        <w:lastRenderedPageBreak/>
        <w:t xml:space="preserve">Secretaría de Salud. (2020). </w:t>
      </w:r>
      <w:r w:rsidRPr="001405C8">
        <w:rPr>
          <w:rFonts w:ascii="Arial Narrow" w:hAnsi="Arial Narrow" w:cs="Arial"/>
          <w:i/>
          <w:iCs/>
          <w:noProof/>
          <w:szCs w:val="24"/>
        </w:rPr>
        <w:t>Acerca de la Comisión Interinstitucional para la Formación de Recursos Humanos en Salud (CIFRHS)</w:t>
      </w:r>
      <w:r w:rsidRPr="001405C8">
        <w:rPr>
          <w:rFonts w:ascii="Arial Narrow" w:hAnsi="Arial Narrow" w:cs="Arial"/>
          <w:noProof/>
          <w:szCs w:val="24"/>
        </w:rPr>
        <w:t>. http://www.cifrhs.salud.gob.mx/site1/cifrhs/acerca_dela_cifrhs.html</w:t>
      </w:r>
    </w:p>
    <w:p w14:paraId="5F730CB0" w14:textId="77777777" w:rsidR="00877DA2" w:rsidRPr="001405C8" w:rsidRDefault="00877DA2" w:rsidP="00877DA2">
      <w:pPr>
        <w:widowControl w:val="0"/>
        <w:autoSpaceDE w:val="0"/>
        <w:autoSpaceDN w:val="0"/>
        <w:adjustRightInd w:val="0"/>
        <w:spacing w:line="240" w:lineRule="auto"/>
        <w:ind w:left="480" w:hanging="480"/>
        <w:rPr>
          <w:rFonts w:ascii="Arial Narrow" w:hAnsi="Arial Narrow" w:cs="Arial"/>
          <w:noProof/>
          <w:szCs w:val="24"/>
        </w:rPr>
      </w:pPr>
      <w:r w:rsidRPr="001405C8">
        <w:rPr>
          <w:rFonts w:ascii="Arial Narrow" w:hAnsi="Arial Narrow" w:cs="Arial"/>
          <w:noProof/>
          <w:szCs w:val="24"/>
          <w:lang w:val="en-US"/>
        </w:rPr>
        <w:t xml:space="preserve">Strauss, S. E., Glasziou, P., Scott, R. W., &amp; Haynes, B. R. (2019). </w:t>
      </w:r>
      <w:r w:rsidRPr="001405C8">
        <w:rPr>
          <w:rFonts w:ascii="Arial Narrow" w:hAnsi="Arial Narrow" w:cs="Arial"/>
          <w:i/>
          <w:iCs/>
          <w:noProof/>
          <w:szCs w:val="24"/>
          <w:lang w:val="en-US"/>
        </w:rPr>
        <w:t>Evidence-Based Medicine. How to practice and teach EBM</w:t>
      </w:r>
      <w:r w:rsidRPr="001405C8">
        <w:rPr>
          <w:rFonts w:ascii="Arial Narrow" w:hAnsi="Arial Narrow" w:cs="Arial"/>
          <w:noProof/>
          <w:szCs w:val="24"/>
          <w:lang w:val="en-US"/>
        </w:rPr>
        <w:t xml:space="preserve"> (Fifth). </w:t>
      </w:r>
      <w:r w:rsidRPr="001405C8">
        <w:rPr>
          <w:rFonts w:ascii="Arial Narrow" w:hAnsi="Arial Narrow" w:cs="Arial"/>
          <w:noProof/>
          <w:szCs w:val="24"/>
        </w:rPr>
        <w:t>Elsevier.</w:t>
      </w:r>
    </w:p>
    <w:p w14:paraId="5BBA9301" w14:textId="77777777" w:rsidR="00877DA2" w:rsidRPr="001405C8" w:rsidRDefault="00877DA2" w:rsidP="00877DA2">
      <w:pPr>
        <w:widowControl w:val="0"/>
        <w:autoSpaceDE w:val="0"/>
        <w:autoSpaceDN w:val="0"/>
        <w:adjustRightInd w:val="0"/>
        <w:spacing w:line="240" w:lineRule="auto"/>
        <w:ind w:left="480" w:hanging="480"/>
        <w:rPr>
          <w:rFonts w:ascii="Arial Narrow" w:hAnsi="Arial Narrow" w:cs="Arial"/>
          <w:noProof/>
          <w:szCs w:val="24"/>
        </w:rPr>
      </w:pPr>
      <w:r w:rsidRPr="001405C8">
        <w:rPr>
          <w:rFonts w:ascii="Arial Narrow" w:hAnsi="Arial Narrow" w:cs="Arial"/>
          <w:noProof/>
          <w:szCs w:val="24"/>
        </w:rPr>
        <w:t xml:space="preserve">Tamayo,  y T. M. (2003). </w:t>
      </w:r>
      <w:r w:rsidRPr="001405C8">
        <w:rPr>
          <w:rFonts w:ascii="Arial Narrow" w:hAnsi="Arial Narrow" w:cs="Arial"/>
          <w:i/>
          <w:iCs/>
          <w:noProof/>
          <w:szCs w:val="24"/>
        </w:rPr>
        <w:t>El proceso de la investigación científica</w:t>
      </w:r>
      <w:r w:rsidRPr="001405C8">
        <w:rPr>
          <w:rFonts w:ascii="Arial Narrow" w:hAnsi="Arial Narrow" w:cs="Arial"/>
          <w:noProof/>
          <w:szCs w:val="24"/>
        </w:rPr>
        <w:t>. Editorial Limusa.</w:t>
      </w:r>
    </w:p>
    <w:p w14:paraId="1FA669C1" w14:textId="77777777" w:rsidR="00877DA2" w:rsidRPr="001405C8" w:rsidRDefault="00877DA2" w:rsidP="00877DA2">
      <w:pPr>
        <w:widowControl w:val="0"/>
        <w:autoSpaceDE w:val="0"/>
        <w:autoSpaceDN w:val="0"/>
        <w:adjustRightInd w:val="0"/>
        <w:spacing w:line="240" w:lineRule="auto"/>
        <w:ind w:left="480" w:hanging="480"/>
        <w:rPr>
          <w:rFonts w:ascii="Arial Narrow" w:hAnsi="Arial Narrow" w:cs="Arial"/>
          <w:noProof/>
          <w:szCs w:val="24"/>
        </w:rPr>
      </w:pPr>
      <w:r w:rsidRPr="001405C8">
        <w:rPr>
          <w:rFonts w:ascii="Arial Narrow" w:hAnsi="Arial Narrow" w:cs="Arial"/>
          <w:noProof/>
          <w:szCs w:val="24"/>
        </w:rPr>
        <w:t xml:space="preserve">Vargas-Mendoza, J. E., &amp; Aguilar-Morales, J. E. (2007). La psicología en México: Organziación, poder, control ¿para qué? </w:t>
      </w:r>
      <w:r w:rsidRPr="001405C8">
        <w:rPr>
          <w:rFonts w:ascii="Arial Narrow" w:hAnsi="Arial Narrow" w:cs="Arial"/>
          <w:i/>
          <w:iCs/>
          <w:noProof/>
          <w:szCs w:val="24"/>
        </w:rPr>
        <w:t>Boletín Electrónico de Investigación de La Asociación Oaxaqueña de Psicología</w:t>
      </w:r>
      <w:r w:rsidRPr="001405C8">
        <w:rPr>
          <w:rFonts w:ascii="Arial Narrow" w:hAnsi="Arial Narrow" w:cs="Arial"/>
          <w:noProof/>
          <w:szCs w:val="24"/>
        </w:rPr>
        <w:t xml:space="preserve">, </w:t>
      </w:r>
      <w:r w:rsidRPr="001405C8">
        <w:rPr>
          <w:rFonts w:ascii="Arial Narrow" w:hAnsi="Arial Narrow" w:cs="Arial"/>
          <w:i/>
          <w:iCs/>
          <w:noProof/>
          <w:szCs w:val="24"/>
        </w:rPr>
        <w:t>3</w:t>
      </w:r>
      <w:r w:rsidRPr="001405C8">
        <w:rPr>
          <w:rFonts w:ascii="Arial Narrow" w:hAnsi="Arial Narrow" w:cs="Arial"/>
          <w:noProof/>
          <w:szCs w:val="24"/>
        </w:rPr>
        <w:t>(1), 5–24.</w:t>
      </w:r>
    </w:p>
    <w:p w14:paraId="4E33C32A" w14:textId="77777777" w:rsidR="00877DA2" w:rsidRPr="001405C8" w:rsidRDefault="00877DA2" w:rsidP="00877DA2">
      <w:pPr>
        <w:widowControl w:val="0"/>
        <w:autoSpaceDE w:val="0"/>
        <w:autoSpaceDN w:val="0"/>
        <w:adjustRightInd w:val="0"/>
        <w:spacing w:line="240" w:lineRule="auto"/>
        <w:ind w:left="480" w:hanging="480"/>
        <w:rPr>
          <w:rFonts w:ascii="Arial Narrow" w:hAnsi="Arial Narrow" w:cs="Arial"/>
          <w:noProof/>
          <w:szCs w:val="24"/>
        </w:rPr>
      </w:pPr>
      <w:r w:rsidRPr="001405C8">
        <w:rPr>
          <w:rFonts w:ascii="Arial Narrow" w:hAnsi="Arial Narrow" w:cs="Arial"/>
          <w:noProof/>
          <w:szCs w:val="24"/>
        </w:rPr>
        <w:t xml:space="preserve">Vargas-Mendoza, J. E., &amp; Reyes, C. G. (2018). </w:t>
      </w:r>
      <w:r w:rsidRPr="001405C8">
        <w:rPr>
          <w:rFonts w:ascii="Arial Narrow" w:hAnsi="Arial Narrow" w:cs="Arial"/>
          <w:i/>
          <w:iCs/>
          <w:noProof/>
          <w:szCs w:val="24"/>
        </w:rPr>
        <w:t>Psicología: ensayos y reflexiones desde Oaxaca, México</w:t>
      </w:r>
      <w:r w:rsidRPr="001405C8">
        <w:rPr>
          <w:rFonts w:ascii="Arial Narrow" w:hAnsi="Arial Narrow" w:cs="Arial"/>
          <w:noProof/>
          <w:szCs w:val="24"/>
        </w:rPr>
        <w:t>. CreateSpace Independent Publishing Platform.</w:t>
      </w:r>
    </w:p>
    <w:p w14:paraId="32D308FC" w14:textId="77777777" w:rsidR="00877DA2" w:rsidRPr="001405C8" w:rsidRDefault="00877DA2" w:rsidP="00877DA2">
      <w:pPr>
        <w:widowControl w:val="0"/>
        <w:autoSpaceDE w:val="0"/>
        <w:autoSpaceDN w:val="0"/>
        <w:adjustRightInd w:val="0"/>
        <w:spacing w:line="240" w:lineRule="auto"/>
        <w:ind w:left="480" w:hanging="480"/>
        <w:rPr>
          <w:rFonts w:ascii="Arial Narrow" w:hAnsi="Arial Narrow" w:cs="Arial"/>
          <w:noProof/>
        </w:rPr>
      </w:pPr>
      <w:r w:rsidRPr="001405C8">
        <w:rPr>
          <w:rFonts w:ascii="Arial Narrow" w:hAnsi="Arial Narrow" w:cs="Arial"/>
          <w:noProof/>
          <w:szCs w:val="24"/>
        </w:rPr>
        <w:t xml:space="preserve">Zamudio, M. V. (2017). La Calidad Educativa desde las Autoridades Reguladoras de la Educación Superior Privada en Jalisco México. </w:t>
      </w:r>
      <w:r w:rsidRPr="001405C8">
        <w:rPr>
          <w:rFonts w:ascii="Arial Narrow" w:hAnsi="Arial Narrow" w:cs="Arial"/>
          <w:i/>
          <w:iCs/>
          <w:noProof/>
          <w:szCs w:val="24"/>
        </w:rPr>
        <w:t>Avances En Liderazgo y Mejora de La Educación</w:t>
      </w:r>
      <w:r w:rsidRPr="001405C8">
        <w:rPr>
          <w:rFonts w:ascii="Arial Narrow" w:hAnsi="Arial Narrow" w:cs="Arial"/>
          <w:noProof/>
          <w:szCs w:val="24"/>
        </w:rPr>
        <w:t>, 249–252. https://repositorio.unican.es/xmlui/bitstream/handle/10902/13480/ModeloLessonStudy.pdf?sequence=1&amp;isAllowed=y</w:t>
      </w:r>
    </w:p>
    <w:p w14:paraId="36AB37AE" w14:textId="77777777" w:rsidR="00B26B26" w:rsidRPr="001405C8" w:rsidRDefault="0036779B">
      <w:pPr>
        <w:rPr>
          <w:rFonts w:ascii="Arial Narrow" w:hAnsi="Arial Narrow" w:cs="Times New Roman"/>
        </w:rPr>
      </w:pPr>
      <w:r w:rsidRPr="001405C8">
        <w:rPr>
          <w:rFonts w:ascii="Arial Narrow" w:hAnsi="Arial Narrow" w:cs="Arial"/>
        </w:rPr>
        <w:fldChar w:fldCharType="end"/>
      </w:r>
    </w:p>
    <w:sectPr w:rsidR="00B26B26" w:rsidRPr="001405C8">
      <w:headerReference w:type="default" r:id="rId10"/>
      <w:pgSz w:w="12240" w:h="15840"/>
      <w:pgMar w:top="1417" w:right="1701" w:bottom="1417" w:left="1701"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FA3B9" w16cex:dateUtc="2020-11-30T2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F0BD16" w16cid:durableId="236FA3B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7D1BA8" w14:textId="77777777" w:rsidR="009C62C7" w:rsidRDefault="009C62C7" w:rsidP="00712F8A">
      <w:pPr>
        <w:spacing w:after="0" w:line="240" w:lineRule="auto"/>
      </w:pPr>
      <w:r>
        <w:separator/>
      </w:r>
    </w:p>
  </w:endnote>
  <w:endnote w:type="continuationSeparator" w:id="0">
    <w:p w14:paraId="40D11B36" w14:textId="77777777" w:rsidR="009C62C7" w:rsidRDefault="009C62C7" w:rsidP="00712F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69C73D" w14:textId="77777777" w:rsidR="009C62C7" w:rsidRDefault="009C62C7" w:rsidP="00712F8A">
      <w:pPr>
        <w:spacing w:after="0" w:line="240" w:lineRule="auto"/>
      </w:pPr>
      <w:r>
        <w:separator/>
      </w:r>
    </w:p>
  </w:footnote>
  <w:footnote w:type="continuationSeparator" w:id="0">
    <w:p w14:paraId="5BC48A84" w14:textId="77777777" w:rsidR="009C62C7" w:rsidRDefault="009C62C7" w:rsidP="00712F8A">
      <w:pPr>
        <w:spacing w:after="0" w:line="240" w:lineRule="auto"/>
      </w:pPr>
      <w:r>
        <w:continuationSeparator/>
      </w:r>
    </w:p>
  </w:footnote>
  <w:footnote w:id="1">
    <w:p w14:paraId="34369173" w14:textId="3EF07E64" w:rsidR="00F82C63" w:rsidRDefault="00F82C63">
      <w:pPr>
        <w:pStyle w:val="Textonotapie"/>
      </w:pPr>
      <w:r>
        <w:rPr>
          <w:rStyle w:val="Refdenotaalpie"/>
        </w:rPr>
        <w:footnoteRef/>
      </w:r>
      <w:r>
        <w:t xml:space="preserve"> Autor de correspondencia</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BAC24F" w14:textId="77777777" w:rsidR="00F82C63" w:rsidRDefault="00F82C6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031433"/>
    <w:multiLevelType w:val="hybridMultilevel"/>
    <w:tmpl w:val="98BE5CF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26FE0C0A"/>
    <w:multiLevelType w:val="hybridMultilevel"/>
    <w:tmpl w:val="320668C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3D967149"/>
    <w:multiLevelType w:val="hybridMultilevel"/>
    <w:tmpl w:val="50345380"/>
    <w:lvl w:ilvl="0" w:tplc="4B52E316">
      <w:start w:val="1"/>
      <w:numFmt w:val="lowerLetter"/>
      <w:lvlText w:val="%1)"/>
      <w:lvlJc w:val="left"/>
      <w:pPr>
        <w:ind w:left="1080" w:hanging="360"/>
      </w:pPr>
      <w:rPr>
        <w:rFonts w:hint="default"/>
      </w:r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3" w15:restartNumberingAfterBreak="0">
    <w:nsid w:val="3E080281"/>
    <w:multiLevelType w:val="hybridMultilevel"/>
    <w:tmpl w:val="98BE5CF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4D71"/>
    <w:rsid w:val="000007CD"/>
    <w:rsid w:val="00006100"/>
    <w:rsid w:val="00013C4D"/>
    <w:rsid w:val="00020BEF"/>
    <w:rsid w:val="000516A3"/>
    <w:rsid w:val="000526AC"/>
    <w:rsid w:val="0006714F"/>
    <w:rsid w:val="000852CE"/>
    <w:rsid w:val="00091E37"/>
    <w:rsid w:val="00092601"/>
    <w:rsid w:val="000D0008"/>
    <w:rsid w:val="000F71B5"/>
    <w:rsid w:val="001105CB"/>
    <w:rsid w:val="001405C8"/>
    <w:rsid w:val="00140EEC"/>
    <w:rsid w:val="00142772"/>
    <w:rsid w:val="00143266"/>
    <w:rsid w:val="00152F9C"/>
    <w:rsid w:val="001550A0"/>
    <w:rsid w:val="001633E6"/>
    <w:rsid w:val="0017185C"/>
    <w:rsid w:val="0017531A"/>
    <w:rsid w:val="00180013"/>
    <w:rsid w:val="00182EC5"/>
    <w:rsid w:val="00187B78"/>
    <w:rsid w:val="00191BC8"/>
    <w:rsid w:val="00194B0B"/>
    <w:rsid w:val="00196283"/>
    <w:rsid w:val="001B6741"/>
    <w:rsid w:val="001D2366"/>
    <w:rsid w:val="00201662"/>
    <w:rsid w:val="002047EE"/>
    <w:rsid w:val="00204A6A"/>
    <w:rsid w:val="00251370"/>
    <w:rsid w:val="00262216"/>
    <w:rsid w:val="002627A6"/>
    <w:rsid w:val="002B0026"/>
    <w:rsid w:val="002B0568"/>
    <w:rsid w:val="002D1F42"/>
    <w:rsid w:val="002D706B"/>
    <w:rsid w:val="002F514A"/>
    <w:rsid w:val="00340092"/>
    <w:rsid w:val="003446EC"/>
    <w:rsid w:val="003674B2"/>
    <w:rsid w:val="0036779B"/>
    <w:rsid w:val="00367B26"/>
    <w:rsid w:val="00385888"/>
    <w:rsid w:val="00385B25"/>
    <w:rsid w:val="0038761B"/>
    <w:rsid w:val="00387BEE"/>
    <w:rsid w:val="0039348B"/>
    <w:rsid w:val="0039696A"/>
    <w:rsid w:val="003F6B00"/>
    <w:rsid w:val="0040024B"/>
    <w:rsid w:val="00404758"/>
    <w:rsid w:val="004313B4"/>
    <w:rsid w:val="0043687A"/>
    <w:rsid w:val="004631A6"/>
    <w:rsid w:val="0047570A"/>
    <w:rsid w:val="00477A9A"/>
    <w:rsid w:val="004818F6"/>
    <w:rsid w:val="004C2FAB"/>
    <w:rsid w:val="004D310F"/>
    <w:rsid w:val="004E6808"/>
    <w:rsid w:val="00505DF0"/>
    <w:rsid w:val="005378C9"/>
    <w:rsid w:val="005435D6"/>
    <w:rsid w:val="00553249"/>
    <w:rsid w:val="00554D71"/>
    <w:rsid w:val="005709D4"/>
    <w:rsid w:val="0059660C"/>
    <w:rsid w:val="005B2BCC"/>
    <w:rsid w:val="005C0F76"/>
    <w:rsid w:val="005C7C49"/>
    <w:rsid w:val="005D2E52"/>
    <w:rsid w:val="005F47DB"/>
    <w:rsid w:val="006351F5"/>
    <w:rsid w:val="00660AB8"/>
    <w:rsid w:val="00672998"/>
    <w:rsid w:val="006901D2"/>
    <w:rsid w:val="006B1CF1"/>
    <w:rsid w:val="006B22DC"/>
    <w:rsid w:val="006C77DA"/>
    <w:rsid w:val="006D2867"/>
    <w:rsid w:val="006F10F7"/>
    <w:rsid w:val="006F2D74"/>
    <w:rsid w:val="0071128C"/>
    <w:rsid w:val="00712F8A"/>
    <w:rsid w:val="00727CE6"/>
    <w:rsid w:val="00736D02"/>
    <w:rsid w:val="00750479"/>
    <w:rsid w:val="0077372D"/>
    <w:rsid w:val="00794DAE"/>
    <w:rsid w:val="00795062"/>
    <w:rsid w:val="007A45FE"/>
    <w:rsid w:val="007B0068"/>
    <w:rsid w:val="007D1C7B"/>
    <w:rsid w:val="007D74C2"/>
    <w:rsid w:val="007E4B27"/>
    <w:rsid w:val="007F5E5A"/>
    <w:rsid w:val="008273BB"/>
    <w:rsid w:val="00845A40"/>
    <w:rsid w:val="00860DEE"/>
    <w:rsid w:val="00863B1B"/>
    <w:rsid w:val="00867C95"/>
    <w:rsid w:val="00877DA2"/>
    <w:rsid w:val="00896D92"/>
    <w:rsid w:val="008C5814"/>
    <w:rsid w:val="008E232B"/>
    <w:rsid w:val="008E29D2"/>
    <w:rsid w:val="008E799C"/>
    <w:rsid w:val="008F6513"/>
    <w:rsid w:val="00932568"/>
    <w:rsid w:val="00946F96"/>
    <w:rsid w:val="00982A98"/>
    <w:rsid w:val="00992583"/>
    <w:rsid w:val="009B0BEB"/>
    <w:rsid w:val="009C62C7"/>
    <w:rsid w:val="009D2DDA"/>
    <w:rsid w:val="009F47E2"/>
    <w:rsid w:val="00A02D14"/>
    <w:rsid w:val="00A20C50"/>
    <w:rsid w:val="00A24206"/>
    <w:rsid w:val="00A333BB"/>
    <w:rsid w:val="00A5492E"/>
    <w:rsid w:val="00A6484E"/>
    <w:rsid w:val="00A97AA9"/>
    <w:rsid w:val="00AB4903"/>
    <w:rsid w:val="00AC1CBB"/>
    <w:rsid w:val="00AD57C9"/>
    <w:rsid w:val="00AD7124"/>
    <w:rsid w:val="00AF358B"/>
    <w:rsid w:val="00AF6A78"/>
    <w:rsid w:val="00B21390"/>
    <w:rsid w:val="00B26434"/>
    <w:rsid w:val="00B26B26"/>
    <w:rsid w:val="00B3157C"/>
    <w:rsid w:val="00B420C3"/>
    <w:rsid w:val="00B472C7"/>
    <w:rsid w:val="00B90C2C"/>
    <w:rsid w:val="00BB3910"/>
    <w:rsid w:val="00BC1EC6"/>
    <w:rsid w:val="00BC221E"/>
    <w:rsid w:val="00BD1E79"/>
    <w:rsid w:val="00C4696F"/>
    <w:rsid w:val="00C84C13"/>
    <w:rsid w:val="00C85579"/>
    <w:rsid w:val="00C902CA"/>
    <w:rsid w:val="00CA3FA1"/>
    <w:rsid w:val="00CB0261"/>
    <w:rsid w:val="00CE0430"/>
    <w:rsid w:val="00D161F0"/>
    <w:rsid w:val="00D21FD2"/>
    <w:rsid w:val="00D24647"/>
    <w:rsid w:val="00D551C9"/>
    <w:rsid w:val="00D605C2"/>
    <w:rsid w:val="00D72A2C"/>
    <w:rsid w:val="00D86118"/>
    <w:rsid w:val="00D9329F"/>
    <w:rsid w:val="00D9373B"/>
    <w:rsid w:val="00DA70EF"/>
    <w:rsid w:val="00DE466F"/>
    <w:rsid w:val="00DE52FB"/>
    <w:rsid w:val="00DF201E"/>
    <w:rsid w:val="00E0590E"/>
    <w:rsid w:val="00E06F6F"/>
    <w:rsid w:val="00E10039"/>
    <w:rsid w:val="00E124E2"/>
    <w:rsid w:val="00E3710E"/>
    <w:rsid w:val="00E50932"/>
    <w:rsid w:val="00E557A2"/>
    <w:rsid w:val="00E87EDB"/>
    <w:rsid w:val="00ED615E"/>
    <w:rsid w:val="00EF259B"/>
    <w:rsid w:val="00F12421"/>
    <w:rsid w:val="00F25D94"/>
    <w:rsid w:val="00F50877"/>
    <w:rsid w:val="00F523F0"/>
    <w:rsid w:val="00F63AFE"/>
    <w:rsid w:val="00F649C9"/>
    <w:rsid w:val="00F66B73"/>
    <w:rsid w:val="00F70BA6"/>
    <w:rsid w:val="00F82C63"/>
    <w:rsid w:val="00F91582"/>
    <w:rsid w:val="00FA2BAB"/>
    <w:rsid w:val="00FA33B8"/>
    <w:rsid w:val="00FB32E5"/>
    <w:rsid w:val="00FE3E59"/>
    <w:rsid w:val="00FE6199"/>
    <w:rsid w:val="00FF3668"/>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14D747"/>
  <w15:chartTrackingRefBased/>
  <w15:docId w15:val="{72AAD392-B2B0-4944-AFCB-80F6730A3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B26B26"/>
    <w:pPr>
      <w:ind w:left="720"/>
      <w:contextualSpacing/>
    </w:pPr>
  </w:style>
  <w:style w:type="paragraph" w:styleId="Textonotapie">
    <w:name w:val="footnote text"/>
    <w:basedOn w:val="Normal"/>
    <w:link w:val="TextonotapieCar"/>
    <w:uiPriority w:val="99"/>
    <w:semiHidden/>
    <w:unhideWhenUsed/>
    <w:rsid w:val="00712F8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12F8A"/>
    <w:rPr>
      <w:sz w:val="20"/>
      <w:szCs w:val="20"/>
    </w:rPr>
  </w:style>
  <w:style w:type="character" w:styleId="Refdenotaalpie">
    <w:name w:val="footnote reference"/>
    <w:basedOn w:val="Fuentedeprrafopredeter"/>
    <w:uiPriority w:val="99"/>
    <w:semiHidden/>
    <w:unhideWhenUsed/>
    <w:rsid w:val="00712F8A"/>
    <w:rPr>
      <w:vertAlign w:val="superscript"/>
    </w:rPr>
  </w:style>
  <w:style w:type="character" w:styleId="Refdecomentario">
    <w:name w:val="annotation reference"/>
    <w:basedOn w:val="Fuentedeprrafopredeter"/>
    <w:uiPriority w:val="99"/>
    <w:semiHidden/>
    <w:unhideWhenUsed/>
    <w:rsid w:val="001633E6"/>
    <w:rPr>
      <w:sz w:val="16"/>
      <w:szCs w:val="16"/>
    </w:rPr>
  </w:style>
  <w:style w:type="paragraph" w:styleId="Textocomentario">
    <w:name w:val="annotation text"/>
    <w:basedOn w:val="Normal"/>
    <w:link w:val="TextocomentarioCar"/>
    <w:uiPriority w:val="99"/>
    <w:semiHidden/>
    <w:unhideWhenUsed/>
    <w:rsid w:val="001633E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633E6"/>
    <w:rPr>
      <w:sz w:val="20"/>
      <w:szCs w:val="20"/>
    </w:rPr>
  </w:style>
  <w:style w:type="paragraph" w:styleId="Asuntodelcomentario">
    <w:name w:val="annotation subject"/>
    <w:basedOn w:val="Textocomentario"/>
    <w:next w:val="Textocomentario"/>
    <w:link w:val="AsuntodelcomentarioCar"/>
    <w:uiPriority w:val="99"/>
    <w:semiHidden/>
    <w:unhideWhenUsed/>
    <w:rsid w:val="001633E6"/>
    <w:rPr>
      <w:b/>
      <w:bCs/>
    </w:rPr>
  </w:style>
  <w:style w:type="character" w:customStyle="1" w:styleId="AsuntodelcomentarioCar">
    <w:name w:val="Asunto del comentario Car"/>
    <w:basedOn w:val="TextocomentarioCar"/>
    <w:link w:val="Asuntodelcomentario"/>
    <w:uiPriority w:val="99"/>
    <w:semiHidden/>
    <w:rsid w:val="001633E6"/>
    <w:rPr>
      <w:b/>
      <w:bCs/>
      <w:sz w:val="20"/>
      <w:szCs w:val="20"/>
    </w:rPr>
  </w:style>
  <w:style w:type="paragraph" w:styleId="Textodeglobo">
    <w:name w:val="Balloon Text"/>
    <w:basedOn w:val="Normal"/>
    <w:link w:val="TextodegloboCar"/>
    <w:uiPriority w:val="99"/>
    <w:semiHidden/>
    <w:unhideWhenUsed/>
    <w:rsid w:val="001633E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633E6"/>
    <w:rPr>
      <w:rFonts w:ascii="Segoe UI" w:hAnsi="Segoe UI" w:cs="Segoe UI"/>
      <w:sz w:val="18"/>
      <w:szCs w:val="18"/>
    </w:rPr>
  </w:style>
  <w:style w:type="character" w:styleId="Hipervnculo">
    <w:name w:val="Hyperlink"/>
    <w:basedOn w:val="Fuentedeprrafopredeter"/>
    <w:uiPriority w:val="99"/>
    <w:unhideWhenUsed/>
    <w:rsid w:val="00863B1B"/>
    <w:rPr>
      <w:color w:val="0563C1" w:themeColor="hyperlink"/>
      <w:u w:val="single"/>
    </w:rPr>
  </w:style>
  <w:style w:type="character" w:customStyle="1" w:styleId="orcid-id-https">
    <w:name w:val="orcid-id-https"/>
    <w:basedOn w:val="Fuentedeprrafopredeter"/>
    <w:rsid w:val="00863B1B"/>
  </w:style>
  <w:style w:type="paragraph" w:styleId="Encabezado">
    <w:name w:val="header"/>
    <w:basedOn w:val="Normal"/>
    <w:link w:val="EncabezadoCar"/>
    <w:uiPriority w:val="99"/>
    <w:unhideWhenUsed/>
    <w:rsid w:val="00140EE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40EEC"/>
  </w:style>
  <w:style w:type="paragraph" w:styleId="Piedepgina">
    <w:name w:val="footer"/>
    <w:basedOn w:val="Normal"/>
    <w:link w:val="PiedepginaCar"/>
    <w:uiPriority w:val="99"/>
    <w:unhideWhenUsed/>
    <w:rsid w:val="00140EE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40E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6373213">
      <w:bodyDiv w:val="1"/>
      <w:marLeft w:val="0"/>
      <w:marRight w:val="0"/>
      <w:marTop w:val="0"/>
      <w:marBottom w:val="0"/>
      <w:divBdr>
        <w:top w:val="none" w:sz="0" w:space="0" w:color="auto"/>
        <w:left w:val="none" w:sz="0" w:space="0" w:color="auto"/>
        <w:bottom w:val="none" w:sz="0" w:space="0" w:color="auto"/>
        <w:right w:val="none" w:sz="0" w:space="0" w:color="auto"/>
      </w:divBdr>
      <w:divsChild>
        <w:div w:id="1363745812">
          <w:marLeft w:val="0"/>
          <w:marRight w:val="0"/>
          <w:marTop w:val="0"/>
          <w:marBottom w:val="0"/>
          <w:divBdr>
            <w:top w:val="none" w:sz="0" w:space="0" w:color="auto"/>
            <w:left w:val="none" w:sz="0" w:space="0" w:color="auto"/>
            <w:bottom w:val="none" w:sz="0" w:space="0" w:color="auto"/>
            <w:right w:val="none" w:sz="0" w:space="0" w:color="auto"/>
          </w:divBdr>
          <w:divsChild>
            <w:div w:id="1063524653">
              <w:marLeft w:val="0"/>
              <w:marRight w:val="0"/>
              <w:marTop w:val="0"/>
              <w:marBottom w:val="0"/>
              <w:divBdr>
                <w:top w:val="none" w:sz="0" w:space="0" w:color="auto"/>
                <w:left w:val="none" w:sz="0" w:space="0" w:color="auto"/>
                <w:bottom w:val="none" w:sz="0" w:space="0" w:color="auto"/>
                <w:right w:val="none" w:sz="0" w:space="0" w:color="auto"/>
              </w:divBdr>
              <w:divsChild>
                <w:div w:id="6461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98804">
      <w:bodyDiv w:val="1"/>
      <w:marLeft w:val="0"/>
      <w:marRight w:val="0"/>
      <w:marTop w:val="0"/>
      <w:marBottom w:val="0"/>
      <w:divBdr>
        <w:top w:val="none" w:sz="0" w:space="0" w:color="auto"/>
        <w:left w:val="none" w:sz="0" w:space="0" w:color="auto"/>
        <w:bottom w:val="none" w:sz="0" w:space="0" w:color="auto"/>
        <w:right w:val="none" w:sz="0" w:space="0" w:color="auto"/>
      </w:divBdr>
      <w:divsChild>
        <w:div w:id="1364552087">
          <w:marLeft w:val="0"/>
          <w:marRight w:val="0"/>
          <w:marTop w:val="0"/>
          <w:marBottom w:val="0"/>
          <w:divBdr>
            <w:top w:val="none" w:sz="0" w:space="0" w:color="auto"/>
            <w:left w:val="none" w:sz="0" w:space="0" w:color="auto"/>
            <w:bottom w:val="none" w:sz="0" w:space="0" w:color="auto"/>
            <w:right w:val="none" w:sz="0" w:space="0" w:color="auto"/>
          </w:divBdr>
          <w:divsChild>
            <w:div w:id="744575167">
              <w:marLeft w:val="0"/>
              <w:marRight w:val="0"/>
              <w:marTop w:val="0"/>
              <w:marBottom w:val="0"/>
              <w:divBdr>
                <w:top w:val="none" w:sz="0" w:space="0" w:color="auto"/>
                <w:left w:val="none" w:sz="0" w:space="0" w:color="auto"/>
                <w:bottom w:val="none" w:sz="0" w:space="0" w:color="auto"/>
                <w:right w:val="none" w:sz="0" w:space="0" w:color="auto"/>
              </w:divBdr>
              <w:divsChild>
                <w:div w:id="1872761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941794">
      <w:bodyDiv w:val="1"/>
      <w:marLeft w:val="0"/>
      <w:marRight w:val="0"/>
      <w:marTop w:val="0"/>
      <w:marBottom w:val="0"/>
      <w:divBdr>
        <w:top w:val="none" w:sz="0" w:space="0" w:color="auto"/>
        <w:left w:val="none" w:sz="0" w:space="0" w:color="auto"/>
        <w:bottom w:val="none" w:sz="0" w:space="0" w:color="auto"/>
        <w:right w:val="none" w:sz="0" w:space="0" w:color="auto"/>
      </w:divBdr>
      <w:divsChild>
        <w:div w:id="777139717">
          <w:marLeft w:val="0"/>
          <w:marRight w:val="0"/>
          <w:marTop w:val="0"/>
          <w:marBottom w:val="0"/>
          <w:divBdr>
            <w:top w:val="none" w:sz="0" w:space="0" w:color="auto"/>
            <w:left w:val="none" w:sz="0" w:space="0" w:color="auto"/>
            <w:bottom w:val="none" w:sz="0" w:space="0" w:color="auto"/>
            <w:right w:val="none" w:sz="0" w:space="0" w:color="auto"/>
          </w:divBdr>
          <w:divsChild>
            <w:div w:id="862591789">
              <w:marLeft w:val="0"/>
              <w:marRight w:val="0"/>
              <w:marTop w:val="0"/>
              <w:marBottom w:val="0"/>
              <w:divBdr>
                <w:top w:val="none" w:sz="0" w:space="0" w:color="auto"/>
                <w:left w:val="none" w:sz="0" w:space="0" w:color="auto"/>
                <w:bottom w:val="none" w:sz="0" w:space="0" w:color="auto"/>
                <w:right w:val="none" w:sz="0" w:space="0" w:color="auto"/>
              </w:divBdr>
              <w:divsChild>
                <w:div w:id="186208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eiber.maldonado@alumnos.udg.mx" TargetMode="Externa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jesus.fhernandez@alumnos.udg.mx" TargetMode="External"/><Relationship Id="rId14"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am03</b:Tag>
    <b:SourceType>Book</b:SourceType>
    <b:Guid>{3210DD23-D18D-49BE-B544-B221AAD53FF1}</b:Guid>
    <b:Title>El proceso de la investigación científica</b:Title>
    <b:Year>2003</b:Year>
    <b:City>México</b:City>
    <b:Publisher>Editorial Limusa</b:Publisher>
    <b:Author>
      <b:Author>
        <b:NameList>
          <b:Person>
            <b:Last>Tamayo y Tamayo</b:Last>
            <b:First>Mario</b:First>
          </b:Person>
        </b:NameList>
      </b:Author>
    </b:Author>
    <b:RefOrder>5</b:RefOrder>
  </b:Source>
  <b:Source>
    <b:Tag>Ram15</b:Tag>
    <b:SourceType>JournalArticle</b:SourceType>
    <b:Guid>{AFC1FFA3-B2A4-4764-8CE1-C3128C3F92F6}</b:Guid>
    <b:Title>Los paradigmas de la investigación científica</b:Title>
    <b:Year>2015</b:Year>
    <b:JournalName>Unife</b:JournalName>
    <b:Pages>9-17</b:Pages>
    <b:Author>
      <b:Author>
        <b:NameList>
          <b:Person>
            <b:Last>Ramos</b:Last>
            <b:First>Carlos Alberto</b:First>
          </b:Person>
        </b:NameList>
      </b:Author>
    </b:Author>
    <b:RefOrder>6</b:RefOrder>
  </b:Source>
</b:Sources>
</file>

<file path=customXml/itemProps1.xml><?xml version="1.0" encoding="utf-8"?>
<ds:datastoreItem xmlns:ds="http://schemas.openxmlformats.org/officeDocument/2006/customXml" ds:itemID="{8CEBE543-A8D6-440F-916F-7DCE4C802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8</TotalTime>
  <Pages>13</Pages>
  <Words>14360</Words>
  <Characters>78984</Characters>
  <Application>Microsoft Office Word</Application>
  <DocSecurity>0</DocSecurity>
  <Lines>658</Lines>
  <Paragraphs>1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3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vicio Social</dc:creator>
  <cp:keywords/>
  <dc:description/>
  <cp:lastModifiedBy>Usuario de Windows</cp:lastModifiedBy>
  <cp:revision>68</cp:revision>
  <dcterms:created xsi:type="dcterms:W3CDTF">2020-11-20T04:32:00Z</dcterms:created>
  <dcterms:modified xsi:type="dcterms:W3CDTF">2020-12-02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c16e16-edaf-3da7-9ad3-e52b9a8bf9c0</vt:lpwstr>
  </property>
  <property fmtid="{D5CDD505-2E9C-101B-9397-08002B2CF9AE}" pid="24" name="Mendeley Citation Style_1">
    <vt:lpwstr>http://www.zotero.org/styles/apa</vt:lpwstr>
  </property>
</Properties>
</file>